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029E6" w:rsidRPr="00543DA8" w:rsidRDefault="008029E6" w:rsidP="00731EBC">
      <w:pPr>
        <w:pStyle w:val="Heading1"/>
        <w:rPr>
          <w:sz w:val="28"/>
        </w:rPr>
      </w:pPr>
      <w:bookmarkStart w:id="0" w:name="_Toc137050712"/>
      <w:r w:rsidRPr="00543DA8">
        <w:rPr>
          <w:sz w:val="28"/>
        </w:rPr>
        <w:t>DAFTAR PUSTAKA</w:t>
      </w:r>
      <w:bookmarkEnd w:id="0"/>
    </w:p>
    <w:p w:rsidR="0012483B" w:rsidRPr="004E6E3B" w:rsidRDefault="0012483B" w:rsidP="0012483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4E6E3B">
        <w:rPr>
          <w:rFonts w:ascii="Times New Roman" w:hAnsi="Times New Roman" w:cs="Times New Roman"/>
          <w:noProof/>
          <w:sz w:val="24"/>
          <w:szCs w:val="24"/>
        </w:rPr>
        <w:t xml:space="preserve">Ahda, H. (2018). Pengaruh Strategi Pemecahan Masalah Polya Terhadap Hasil Belajar Matematika Siswa. </w:t>
      </w:r>
      <w:r w:rsidRPr="004E6E3B">
        <w:rPr>
          <w:rFonts w:ascii="Times New Roman" w:hAnsi="Times New Roman" w:cs="Times New Roman"/>
          <w:i/>
          <w:iCs/>
          <w:noProof/>
          <w:sz w:val="24"/>
          <w:szCs w:val="24"/>
        </w:rPr>
        <w:t>Jurnal Penelitian Pendidikan MIPA</w:t>
      </w:r>
      <w:r w:rsidRPr="004E6E3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E6E3B">
        <w:rPr>
          <w:rFonts w:ascii="Times New Roman" w:hAnsi="Times New Roman" w:cs="Times New Roman"/>
          <w:i/>
          <w:iCs/>
          <w:noProof/>
          <w:sz w:val="24"/>
          <w:szCs w:val="24"/>
        </w:rPr>
        <w:t>197</w:t>
      </w:r>
      <w:r w:rsidRPr="004E6E3B">
        <w:rPr>
          <w:rFonts w:ascii="Times New Roman" w:hAnsi="Times New Roman" w:cs="Times New Roman"/>
          <w:noProof/>
          <w:sz w:val="24"/>
          <w:szCs w:val="24"/>
        </w:rPr>
        <w:t>(1), 197–201.</w:t>
      </w:r>
    </w:p>
    <w:p w:rsidR="00AD550F" w:rsidRPr="00543DA8" w:rsidRDefault="0012483B" w:rsidP="0012483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r w:rsidR="00AD550F" w:rsidRPr="00543DA8">
        <w:rPr>
          <w:rFonts w:ascii="Times New Roman" w:hAnsi="Times New Roman" w:cs="Times New Roman"/>
          <w:noProof/>
          <w:sz w:val="24"/>
          <w:szCs w:val="24"/>
        </w:rPr>
        <w:t xml:space="preserve">Ayu, A., &amp; Katminingsih, Y. (2022). </w:t>
      </w:r>
      <w:r w:rsidR="00AD550F" w:rsidRPr="00543DA8">
        <w:rPr>
          <w:rFonts w:ascii="Times New Roman" w:hAnsi="Times New Roman" w:cs="Times New Roman"/>
          <w:i/>
          <w:iCs/>
          <w:noProof/>
          <w:sz w:val="24"/>
          <w:szCs w:val="24"/>
        </w:rPr>
        <w:t>Habits of Mind Sebagai Karakteristik Peserta Didik</w:t>
      </w:r>
      <w:r w:rsidR="00AD550F" w:rsidRPr="00543DA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AD550F" w:rsidRPr="00543DA8">
        <w:rPr>
          <w:rFonts w:ascii="Times New Roman" w:hAnsi="Times New Roman" w:cs="Times New Roman"/>
          <w:i/>
          <w:iCs/>
          <w:noProof/>
          <w:sz w:val="24"/>
          <w:szCs w:val="24"/>
        </w:rPr>
        <w:t>2014</w:t>
      </w:r>
      <w:r w:rsidR="00AD550F" w:rsidRPr="00543DA8">
        <w:rPr>
          <w:rFonts w:ascii="Times New Roman" w:hAnsi="Times New Roman" w:cs="Times New Roman"/>
          <w:noProof/>
          <w:sz w:val="24"/>
          <w:szCs w:val="24"/>
        </w:rPr>
        <w:t>, 199–204.</w:t>
      </w:r>
    </w:p>
    <w:p w:rsidR="00AD550F" w:rsidRPr="00543DA8" w:rsidRDefault="00AD550F" w:rsidP="00AD550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D550F" w:rsidRPr="00543DA8" w:rsidRDefault="00AD550F" w:rsidP="00AD550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43DA8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Costa, A. L., &amp; Kallick, B. (2012). Belajar dan Memimpin dengan ‘Kebiasaan Pikiran’16 Karakteristik Penting untuk Sukses. </w:t>
      </w:r>
      <w:r w:rsidRPr="00543DA8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Jakarta: PT. Indek</w:t>
      </w:r>
      <w:r w:rsidRPr="00543DA8">
        <w:rPr>
          <w:rFonts w:ascii="Arial" w:hAnsi="Arial" w:cs="Arial"/>
          <w:i/>
          <w:iCs/>
          <w:color w:val="222222"/>
          <w:sz w:val="20"/>
          <w:szCs w:val="20"/>
          <w:shd w:val="clear" w:color="auto" w:fill="FFFFFF"/>
        </w:rPr>
        <w:t>s</w:t>
      </w:r>
      <w:r w:rsidRPr="00543DA8">
        <w:rPr>
          <w:rFonts w:ascii="Arial" w:hAnsi="Arial" w:cs="Arial"/>
          <w:color w:val="222222"/>
          <w:sz w:val="20"/>
          <w:szCs w:val="20"/>
          <w:shd w:val="clear" w:color="auto" w:fill="FFFFFF"/>
        </w:rPr>
        <w:t>.</w:t>
      </w:r>
    </w:p>
    <w:p w:rsidR="00AD550F" w:rsidRPr="00543DA8" w:rsidRDefault="00AD550F" w:rsidP="00AD550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D550F" w:rsidRPr="00543DA8" w:rsidRDefault="00AD550F" w:rsidP="00AD550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43DA8">
        <w:rPr>
          <w:rFonts w:ascii="Times New Roman" w:hAnsi="Times New Roman" w:cs="Times New Roman"/>
          <w:noProof/>
          <w:sz w:val="24"/>
          <w:szCs w:val="24"/>
        </w:rPr>
        <w:t xml:space="preserve">Dwirahayu, G., Kustiawati, D., &amp; Bidari, I. (2018). Pengaruh Habits of Mind Terhadap Kemampuan Generalisasi Matematis. </w:t>
      </w:r>
      <w:r w:rsidRPr="00543DA8">
        <w:rPr>
          <w:rFonts w:ascii="Times New Roman" w:hAnsi="Times New Roman" w:cs="Times New Roman"/>
          <w:i/>
          <w:iCs/>
          <w:noProof/>
          <w:sz w:val="24"/>
          <w:szCs w:val="24"/>
        </w:rPr>
        <w:t>Jurnal Penelitian Dan Pembelajaran Matematika</w:t>
      </w:r>
      <w:r w:rsidRPr="00543DA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43DA8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543DA8">
        <w:rPr>
          <w:rFonts w:ascii="Times New Roman" w:hAnsi="Times New Roman" w:cs="Times New Roman"/>
          <w:noProof/>
          <w:sz w:val="24"/>
          <w:szCs w:val="24"/>
        </w:rPr>
        <w:t>(2). https://doi.org/10.30870/jppm.v11i2.3757</w:t>
      </w:r>
    </w:p>
    <w:p w:rsidR="00AD550F" w:rsidRPr="00543DA8" w:rsidRDefault="00AD550F" w:rsidP="00AD550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D550F" w:rsidRPr="00543DA8" w:rsidRDefault="00AD550F" w:rsidP="00AD550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43DA8">
        <w:rPr>
          <w:rFonts w:ascii="Times New Roman" w:hAnsi="Times New Roman" w:cs="Times New Roman"/>
          <w:noProof/>
          <w:sz w:val="24"/>
          <w:szCs w:val="24"/>
        </w:rPr>
        <w:t xml:space="preserve">Handayani, A. D. (2015). Mathematical Habits of Mind : Urgensi dan Penerapannya dalam Pembelajaran Matematika. </w:t>
      </w:r>
      <w:r w:rsidRPr="00543DA8">
        <w:rPr>
          <w:rFonts w:ascii="Times New Roman" w:hAnsi="Times New Roman" w:cs="Times New Roman"/>
          <w:i/>
          <w:iCs/>
          <w:noProof/>
          <w:sz w:val="24"/>
          <w:szCs w:val="24"/>
        </w:rPr>
        <w:t>Jurnal Math Educator Nusantara</w:t>
      </w:r>
      <w:r w:rsidRPr="00543DA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43DA8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543DA8">
        <w:rPr>
          <w:rFonts w:ascii="Times New Roman" w:hAnsi="Times New Roman" w:cs="Times New Roman"/>
          <w:noProof/>
          <w:sz w:val="24"/>
          <w:szCs w:val="24"/>
        </w:rPr>
        <w:t>(2), 223–230.</w:t>
      </w:r>
    </w:p>
    <w:p w:rsidR="00AD550F" w:rsidRPr="00543DA8" w:rsidRDefault="00AD550F" w:rsidP="00AD550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51728" w:rsidRDefault="00851728" w:rsidP="00AD550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B00B5">
        <w:rPr>
          <w:rFonts w:ascii="Times New Roman" w:hAnsi="Times New Roman" w:cs="Times New Roman"/>
          <w:noProof/>
          <w:sz w:val="24"/>
          <w:szCs w:val="24"/>
        </w:rPr>
        <w:t xml:space="preserve">Khayroiyah, S., &amp; Ramadhani, R. (2018). Peningkatan kemampuan pemecahan masalah pada soal cerita matematika menggunakan model PBL berbasis media realistik. </w:t>
      </w:r>
      <w:r w:rsidRPr="003B00B5">
        <w:rPr>
          <w:rFonts w:ascii="Times New Roman" w:hAnsi="Times New Roman" w:cs="Times New Roman"/>
          <w:i/>
          <w:iCs/>
          <w:noProof/>
          <w:sz w:val="24"/>
          <w:szCs w:val="24"/>
        </w:rPr>
        <w:t>Jurnal MathEducation Nusantara</w:t>
      </w:r>
      <w:r w:rsidRPr="003B00B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B00B5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3B00B5">
        <w:rPr>
          <w:rFonts w:ascii="Times New Roman" w:hAnsi="Times New Roman" w:cs="Times New Roman"/>
          <w:noProof/>
          <w:sz w:val="24"/>
          <w:szCs w:val="24"/>
        </w:rPr>
        <w:t>(2), 12–17. http://jurnal.pascaumnaw.ac.id/index.php/JMN/article/view/44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851728" w:rsidRDefault="00851728" w:rsidP="00AD550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D550F" w:rsidRPr="00543DA8" w:rsidRDefault="00AD550F" w:rsidP="00112D98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43DA8">
        <w:rPr>
          <w:rFonts w:ascii="Times New Roman" w:hAnsi="Times New Roman" w:cs="Times New Roman"/>
          <w:noProof/>
          <w:sz w:val="24"/>
          <w:szCs w:val="24"/>
        </w:rPr>
        <w:t xml:space="preserve">Kudsiyah, S. M., Novarina, E., &amp; Lukman, H. S. (2017). Faktor - Faktor Yang Mempengaruhi Kemampuan Pemecahan Masalah Matematika Kelas X Di SMA Negeri 2 Kota Sukabumi. </w:t>
      </w:r>
      <w:r w:rsidRPr="00543DA8">
        <w:rPr>
          <w:rFonts w:ascii="Times New Roman" w:hAnsi="Times New Roman" w:cs="Times New Roman"/>
          <w:i/>
          <w:iCs/>
          <w:noProof/>
          <w:sz w:val="24"/>
          <w:szCs w:val="24"/>
        </w:rPr>
        <w:t>Seminar Nasional Pendidikan 2017</w:t>
      </w:r>
      <w:r w:rsidRPr="00543DA8">
        <w:rPr>
          <w:rFonts w:ascii="Times New Roman" w:hAnsi="Times New Roman" w:cs="Times New Roman"/>
          <w:noProof/>
          <w:sz w:val="24"/>
          <w:szCs w:val="24"/>
        </w:rPr>
        <w:t>, 110–117.</w:t>
      </w:r>
    </w:p>
    <w:p w:rsidR="00AD550F" w:rsidRPr="00543DA8" w:rsidRDefault="00AD550F" w:rsidP="00AD550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D550F" w:rsidRPr="00543DA8" w:rsidRDefault="00AD550F" w:rsidP="00851728">
      <w:pPr>
        <w:spacing w:after="0" w:line="240" w:lineRule="auto"/>
        <w:ind w:left="426" w:hanging="426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id-ID"/>
        </w:rPr>
      </w:pPr>
      <w:r w:rsidRPr="00543DA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id-ID"/>
        </w:rPr>
        <w:t xml:space="preserve">Martono, N. (2010). Metode penelitian kualitatif. </w:t>
      </w:r>
      <w:r w:rsidRPr="00543DA8">
        <w:rPr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  <w:lang w:eastAsia="id-ID"/>
        </w:rPr>
        <w:t>Jakarta: PT Raja Grafindo Persada</w:t>
      </w:r>
      <w:r w:rsidRPr="00543DA8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eastAsia="id-ID"/>
        </w:rPr>
        <w:t>.</w:t>
      </w:r>
    </w:p>
    <w:p w:rsidR="00112D98" w:rsidRDefault="00112D98" w:rsidP="00AD550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D550F" w:rsidRDefault="00112D98" w:rsidP="00AD550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43DA8">
        <w:rPr>
          <w:rFonts w:ascii="Times New Roman" w:hAnsi="Times New Roman" w:cs="Times New Roman"/>
          <w:noProof/>
          <w:sz w:val="24"/>
          <w:szCs w:val="24"/>
        </w:rPr>
        <w:t xml:space="preserve">Masni, E. D. (2017). Asosiasi Kemampuan Pemecahan Masalah Dan Mathematical Habits of Mind Siswa Smp. </w:t>
      </w:r>
      <w:r w:rsidRPr="00543DA8">
        <w:rPr>
          <w:rFonts w:ascii="Times New Roman" w:hAnsi="Times New Roman" w:cs="Times New Roman"/>
          <w:i/>
          <w:iCs/>
          <w:noProof/>
          <w:sz w:val="24"/>
          <w:szCs w:val="24"/>
        </w:rPr>
        <w:t>Jurnal Penelitian Pendidikan INSANI</w:t>
      </w:r>
      <w:r w:rsidRPr="00543DA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43DA8">
        <w:rPr>
          <w:rFonts w:ascii="Times New Roman" w:hAnsi="Times New Roman" w:cs="Times New Roman"/>
          <w:i/>
          <w:iCs/>
          <w:noProof/>
          <w:sz w:val="24"/>
          <w:szCs w:val="24"/>
        </w:rPr>
        <w:t>20</w:t>
      </w:r>
      <w:r w:rsidRPr="00543DA8">
        <w:rPr>
          <w:rFonts w:ascii="Times New Roman" w:hAnsi="Times New Roman" w:cs="Times New Roman"/>
          <w:noProof/>
          <w:sz w:val="24"/>
          <w:szCs w:val="24"/>
        </w:rPr>
        <w:t>(1), 38–44.</w:t>
      </w:r>
    </w:p>
    <w:p w:rsidR="00112D98" w:rsidRPr="00543DA8" w:rsidRDefault="00112D98" w:rsidP="00AD550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D550F" w:rsidRPr="00543DA8" w:rsidRDefault="00AD550F" w:rsidP="00AD550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43DA8">
        <w:rPr>
          <w:rFonts w:ascii="Times New Roman" w:hAnsi="Times New Roman" w:cs="Times New Roman"/>
          <w:noProof/>
          <w:sz w:val="24"/>
          <w:szCs w:val="24"/>
        </w:rPr>
        <w:t xml:space="preserve">Muljo, A. (2022). </w:t>
      </w:r>
      <w:r w:rsidRPr="00543DA8">
        <w:rPr>
          <w:rFonts w:ascii="Times New Roman" w:hAnsi="Times New Roman" w:cs="Times New Roman"/>
          <w:i/>
          <w:iCs/>
          <w:noProof/>
          <w:sz w:val="24"/>
          <w:szCs w:val="24"/>
        </w:rPr>
        <w:t>Keterampilan komunikasi untuk meningkatkan kemampuan pemecahan masalah pola bilangan</w:t>
      </w:r>
      <w:r w:rsidRPr="00543DA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43DA8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543DA8">
        <w:rPr>
          <w:rFonts w:ascii="Times New Roman" w:hAnsi="Times New Roman" w:cs="Times New Roman"/>
          <w:noProof/>
          <w:sz w:val="24"/>
          <w:szCs w:val="24"/>
        </w:rPr>
        <w:t>, 282–301. https://doi.org/10.32505/tarbawi.v9i2.4997</w:t>
      </w:r>
    </w:p>
    <w:p w:rsidR="00AD550F" w:rsidRPr="00543DA8" w:rsidRDefault="00AD550F" w:rsidP="00AD550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51728" w:rsidRPr="00112D98" w:rsidRDefault="00AD550F" w:rsidP="00112D98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43DA8">
        <w:rPr>
          <w:rFonts w:ascii="Times New Roman" w:hAnsi="Times New Roman" w:cs="Times New Roman"/>
          <w:noProof/>
          <w:sz w:val="24"/>
          <w:szCs w:val="24"/>
        </w:rPr>
        <w:t xml:space="preserve">Mustaqiim, S. (2019). Analisis Kemampuan Pemecahan Masalah Matematika Siswa Dalam Menyelesaikan Soal Hots Ditinjau Dari Habits Of Mind. </w:t>
      </w:r>
      <w:r w:rsidRPr="00543DA8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Skripsi Universitas Islam Negeri Sunan Ampel Surabaya</w:t>
      </w:r>
      <w:r w:rsidRPr="00543DA8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AD550F" w:rsidRPr="00543DA8" w:rsidRDefault="00AD550F" w:rsidP="00AD550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43DA8">
        <w:rPr>
          <w:rFonts w:ascii="Times New Roman" w:hAnsi="Times New Roman" w:cs="Times New Roman"/>
          <w:noProof/>
          <w:sz w:val="24"/>
          <w:szCs w:val="24"/>
        </w:rPr>
        <w:t xml:space="preserve">Nurfatahanah, Rusmono, &amp; Nurjannah. (2019). Kemampuan Pemecahan Masalah Matematika Siswa Sekolah Dasar Daerah Perbatasan Entikong (Indonesia-Malaysia). </w:t>
      </w:r>
      <w:r w:rsidRPr="00543DA8">
        <w:rPr>
          <w:rFonts w:ascii="Times New Roman" w:hAnsi="Times New Roman" w:cs="Times New Roman"/>
          <w:i/>
          <w:iCs/>
          <w:noProof/>
          <w:sz w:val="24"/>
          <w:szCs w:val="24"/>
        </w:rPr>
        <w:t>UNION: Jurnal Ilmiah Pendidikan Matematika</w:t>
      </w:r>
      <w:r w:rsidRPr="00543DA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43DA8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543DA8">
        <w:rPr>
          <w:rFonts w:ascii="Times New Roman" w:hAnsi="Times New Roman" w:cs="Times New Roman"/>
          <w:noProof/>
          <w:sz w:val="24"/>
          <w:szCs w:val="24"/>
        </w:rPr>
        <w:t>(1), 49–56. https://doi.org/10.30738/union.v7i1.3135</w:t>
      </w:r>
    </w:p>
    <w:p w:rsidR="00AD550F" w:rsidRPr="00543DA8" w:rsidRDefault="00AD550F" w:rsidP="00AD550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D550F" w:rsidRPr="00543DA8" w:rsidRDefault="00AD550F" w:rsidP="00D552D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43DA8">
        <w:rPr>
          <w:rFonts w:ascii="Times New Roman" w:hAnsi="Times New Roman" w:cs="Times New Roman"/>
          <w:noProof/>
          <w:sz w:val="24"/>
          <w:szCs w:val="24"/>
        </w:rPr>
        <w:t xml:space="preserve">Nurhasanah, D. S., &amp; Luritawaty, I. P. (2021). Model Pembelajaran REACT Terhadap Kemampuan Pemecahan Masalah Matematis. </w:t>
      </w:r>
      <w:r w:rsidRPr="00543DA8">
        <w:rPr>
          <w:rFonts w:ascii="Times New Roman" w:hAnsi="Times New Roman" w:cs="Times New Roman"/>
          <w:i/>
          <w:iCs/>
          <w:noProof/>
          <w:sz w:val="24"/>
          <w:szCs w:val="24"/>
        </w:rPr>
        <w:t>Plusminus: Jurnal Pendidikan Matematika</w:t>
      </w:r>
      <w:r w:rsidRPr="00543DA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43DA8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543DA8">
        <w:rPr>
          <w:rFonts w:ascii="Times New Roman" w:hAnsi="Times New Roman" w:cs="Times New Roman"/>
          <w:noProof/>
          <w:sz w:val="24"/>
          <w:szCs w:val="24"/>
        </w:rPr>
        <w:t>(1), 71–82. https://doi.org/10.31980/plusminus.v1i1.1027</w:t>
      </w:r>
    </w:p>
    <w:p w:rsidR="008837FF" w:rsidRDefault="008837FF" w:rsidP="00AD550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D550F" w:rsidRPr="00543DA8" w:rsidRDefault="00AD550F" w:rsidP="00AD550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43DA8">
        <w:rPr>
          <w:rFonts w:ascii="Times New Roman" w:hAnsi="Times New Roman" w:cs="Times New Roman"/>
          <w:noProof/>
          <w:sz w:val="24"/>
          <w:szCs w:val="24"/>
        </w:rPr>
        <w:t xml:space="preserve">Nurhayati, E., Mulyana, T., &amp; Martadiputra, B. A. P. (2016). Penerapan scaffolding untuk pencapaian kemampuan pemecahan masalah matematis. </w:t>
      </w:r>
      <w:r w:rsidRPr="00543DA8">
        <w:rPr>
          <w:rFonts w:ascii="Times New Roman" w:hAnsi="Times New Roman" w:cs="Times New Roman"/>
          <w:i/>
          <w:iCs/>
          <w:noProof/>
          <w:sz w:val="24"/>
          <w:szCs w:val="24"/>
        </w:rPr>
        <w:t>JP3M (Jurnal Penelitian Pendidikan Dan Pengajaran Matematika)</w:t>
      </w:r>
      <w:r w:rsidRPr="00543DA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43DA8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543DA8">
        <w:rPr>
          <w:rFonts w:ascii="Times New Roman" w:hAnsi="Times New Roman" w:cs="Times New Roman"/>
          <w:noProof/>
          <w:sz w:val="24"/>
          <w:szCs w:val="24"/>
        </w:rPr>
        <w:t>(2), 107–112. https://jurnal.unsil.ac.id/index.php/jp3m/article/view/Eli22</w:t>
      </w:r>
    </w:p>
    <w:p w:rsidR="00AD550F" w:rsidRPr="00543DA8" w:rsidRDefault="00AD550F" w:rsidP="00AD550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D550F" w:rsidRPr="00543DA8" w:rsidRDefault="00AD550F" w:rsidP="00AD550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43DA8">
        <w:rPr>
          <w:rFonts w:ascii="Times New Roman" w:hAnsi="Times New Roman" w:cs="Times New Roman"/>
          <w:noProof/>
          <w:sz w:val="24"/>
          <w:szCs w:val="24"/>
        </w:rPr>
        <w:t xml:space="preserve">Nurmala, N., Rohaeti, E. E., &amp; Sariningsih, R. (2018). Pengaruh Habits of Mind (Kebiasaan Berpikir) Terhadap Pemecahan Masalah Matematik Siswa Smp. </w:t>
      </w:r>
      <w:r w:rsidRPr="00543DA8">
        <w:rPr>
          <w:rFonts w:ascii="Times New Roman" w:hAnsi="Times New Roman" w:cs="Times New Roman"/>
          <w:i/>
          <w:iCs/>
          <w:noProof/>
          <w:sz w:val="24"/>
          <w:szCs w:val="24"/>
        </w:rPr>
        <w:t>Journal on Education</w:t>
      </w:r>
      <w:r w:rsidRPr="00543DA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43DA8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543DA8">
        <w:rPr>
          <w:rFonts w:ascii="Times New Roman" w:hAnsi="Times New Roman" w:cs="Times New Roman"/>
          <w:noProof/>
          <w:sz w:val="24"/>
          <w:szCs w:val="24"/>
        </w:rPr>
        <w:t xml:space="preserve">(2), 163–168. </w:t>
      </w:r>
      <w:hyperlink r:id="rId9" w:history="1">
        <w:r w:rsidR="00711892" w:rsidRPr="00543DA8">
          <w:rPr>
            <w:rStyle w:val="Hyperlink"/>
            <w:rFonts w:ascii="Times New Roman" w:hAnsi="Times New Roman" w:cs="Times New Roman"/>
            <w:noProof/>
            <w:color w:val="auto"/>
            <w:sz w:val="24"/>
            <w:szCs w:val="24"/>
            <w:u w:val="none"/>
          </w:rPr>
          <w:t>https://www.jonedu.org/index.php/joe/article/view/41</w:t>
        </w:r>
      </w:hyperlink>
    </w:p>
    <w:p w:rsidR="00711892" w:rsidRPr="00543DA8" w:rsidRDefault="00711892" w:rsidP="0071189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711892" w:rsidRDefault="00711892" w:rsidP="0071189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43DA8">
        <w:rPr>
          <w:rFonts w:ascii="Times New Roman" w:hAnsi="Times New Roman" w:cs="Times New Roman"/>
          <w:noProof/>
          <w:sz w:val="24"/>
          <w:szCs w:val="24"/>
        </w:rPr>
        <w:t>OECD, (2018)</w:t>
      </w:r>
      <w:r w:rsidR="00E854A7" w:rsidRPr="00543DA8">
        <w:rPr>
          <w:rFonts w:ascii="Times New Roman" w:hAnsi="Times New Roman" w:cs="Times New Roman"/>
          <w:noProof/>
          <w:sz w:val="24"/>
          <w:szCs w:val="24"/>
        </w:rPr>
        <w:t>.</w:t>
      </w:r>
      <w:r w:rsidRPr="00543DA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543DA8">
        <w:rPr>
          <w:rFonts w:ascii="Times New Roman" w:hAnsi="Times New Roman" w:cs="Times New Roman"/>
          <w:i/>
          <w:noProof/>
          <w:sz w:val="24"/>
          <w:szCs w:val="24"/>
        </w:rPr>
        <w:t>Organization for</w:t>
      </w:r>
      <w:r w:rsidR="00E36511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543DA8">
        <w:rPr>
          <w:rFonts w:ascii="Times New Roman" w:hAnsi="Times New Roman" w:cs="Times New Roman"/>
          <w:i/>
          <w:noProof/>
          <w:sz w:val="24"/>
          <w:szCs w:val="24"/>
        </w:rPr>
        <w:t>Economic Cooperation and Development</w:t>
      </w:r>
      <w:r w:rsidRPr="00543DA8">
        <w:rPr>
          <w:rFonts w:ascii="Times New Roman" w:hAnsi="Times New Roman" w:cs="Times New Roman"/>
          <w:noProof/>
          <w:sz w:val="24"/>
          <w:szCs w:val="24"/>
        </w:rPr>
        <w:t>. Hasil studi PISA 2018. https://www.oecd.org/pisa/publications/pisa-2018-results.htm</w:t>
      </w:r>
    </w:p>
    <w:p w:rsidR="00D72AA5" w:rsidRDefault="00D72AA5" w:rsidP="0071189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D72AA5" w:rsidRDefault="00D72AA5" w:rsidP="00711892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D72AA5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Paladang, K. K., Indriani, S., &amp; Dirgantoro, K. P. S. (2018). Analisis Kesalahan Siswa Kelas VIII SLH Medan dalam Mengerjakan Soal Matematika Materi Fungsi Ditinjau dari Prosedur Newman [Analyzing Students’ Errors in Solving Mathematics Problems in Function Topics Based on Newman’S Procedures in Grade 8 At SLH Medan. JOHME: Journal of Holistic Mathematics Education, 1 (2), 93–103.</w:t>
      </w:r>
    </w:p>
    <w:p w:rsidR="00112D98" w:rsidRDefault="00112D98" w:rsidP="00112D98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112D98" w:rsidRDefault="00112D98" w:rsidP="00112D98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851728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Panjaitan, D. J. (2021). Analisis Faktor-Faktor Kesulitan Belajar Matematika Dimasa Pandemi Covid-19 Pada Siswa SMP Negeri 1 Air Putih. </w:t>
      </w:r>
      <w:r w:rsidRPr="00851728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Maju: Jurnal Ilmiah Pendidikan Matematika</w:t>
      </w:r>
      <w:r w:rsidRPr="00851728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, </w:t>
      </w:r>
      <w:r w:rsidRPr="00851728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8</w:t>
      </w:r>
      <w:r w:rsidRPr="00851728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2).</w:t>
      </w:r>
    </w:p>
    <w:p w:rsidR="00AD550F" w:rsidRPr="00543DA8" w:rsidRDefault="00AD550F" w:rsidP="00112D98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D550F" w:rsidRPr="00543DA8" w:rsidRDefault="00AD550F" w:rsidP="00AD550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43DA8">
        <w:rPr>
          <w:rFonts w:ascii="Times New Roman" w:hAnsi="Times New Roman" w:cs="Times New Roman"/>
          <w:noProof/>
          <w:sz w:val="24"/>
          <w:szCs w:val="24"/>
        </w:rPr>
        <w:t>Pebriani, N. (2021). Analisis Kemampuan Pemecahan Masalah Matematika Dalam Me</w:t>
      </w:r>
      <w:r w:rsidR="00E36511">
        <w:rPr>
          <w:rFonts w:ascii="Times New Roman" w:hAnsi="Times New Roman" w:cs="Times New Roman"/>
          <w:noProof/>
          <w:sz w:val="24"/>
          <w:szCs w:val="24"/>
        </w:rPr>
        <w:t>nyelesaikan Soal Hots Ditinjau d</w:t>
      </w:r>
      <w:r w:rsidRPr="00543DA8">
        <w:rPr>
          <w:rFonts w:ascii="Times New Roman" w:hAnsi="Times New Roman" w:cs="Times New Roman"/>
          <w:noProof/>
          <w:sz w:val="24"/>
          <w:szCs w:val="24"/>
        </w:rPr>
        <w:t xml:space="preserve">ari </w:t>
      </w:r>
      <w:r w:rsidRPr="00E36511">
        <w:rPr>
          <w:rFonts w:ascii="Times New Roman" w:hAnsi="Times New Roman" w:cs="Times New Roman"/>
          <w:i/>
          <w:noProof/>
          <w:sz w:val="24"/>
          <w:szCs w:val="24"/>
        </w:rPr>
        <w:t>Habits Of Mind</w:t>
      </w:r>
      <w:r w:rsidRPr="00543DA8">
        <w:rPr>
          <w:rFonts w:ascii="Times New Roman" w:hAnsi="Times New Roman" w:cs="Times New Roman"/>
          <w:noProof/>
          <w:sz w:val="24"/>
          <w:szCs w:val="24"/>
        </w:rPr>
        <w:t xml:space="preserve"> Pada Materi Program Linier Di Kelas XI IPA MAN </w:t>
      </w:r>
      <w:r w:rsidR="00E36511" w:rsidRPr="00543DA8">
        <w:rPr>
          <w:rFonts w:ascii="Times New Roman" w:hAnsi="Times New Roman" w:cs="Times New Roman"/>
          <w:noProof/>
          <w:sz w:val="24"/>
          <w:szCs w:val="24"/>
        </w:rPr>
        <w:t>Kotawaringin Timur Tahun Pelajaran</w:t>
      </w:r>
      <w:r w:rsidRPr="00543DA8">
        <w:rPr>
          <w:rFonts w:ascii="Times New Roman" w:hAnsi="Times New Roman" w:cs="Times New Roman"/>
          <w:noProof/>
          <w:sz w:val="24"/>
          <w:szCs w:val="24"/>
        </w:rPr>
        <w:t xml:space="preserve"> 2021/2022. </w:t>
      </w:r>
      <w:r w:rsidRPr="00543DA8">
        <w:rPr>
          <w:rFonts w:ascii="Times New Roman" w:hAnsi="Times New Roman" w:cs="Times New Roman"/>
          <w:i/>
          <w:iCs/>
          <w:noProof/>
          <w:sz w:val="24"/>
          <w:szCs w:val="24"/>
        </w:rPr>
        <w:t>Braz Dent J.</w:t>
      </w:r>
      <w:r w:rsidRPr="00543DA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43DA8">
        <w:rPr>
          <w:rFonts w:ascii="Times New Roman" w:hAnsi="Times New Roman" w:cs="Times New Roman"/>
          <w:i/>
          <w:iCs/>
          <w:noProof/>
          <w:sz w:val="24"/>
          <w:szCs w:val="24"/>
        </w:rPr>
        <w:t>33</w:t>
      </w:r>
      <w:r w:rsidRPr="00543DA8">
        <w:rPr>
          <w:rFonts w:ascii="Times New Roman" w:hAnsi="Times New Roman" w:cs="Times New Roman"/>
          <w:noProof/>
          <w:sz w:val="24"/>
          <w:szCs w:val="24"/>
        </w:rPr>
        <w:t>(1), 1–12.</w:t>
      </w:r>
    </w:p>
    <w:p w:rsidR="00E854A7" w:rsidRPr="00543DA8" w:rsidRDefault="00E854A7" w:rsidP="00AD550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E854A7" w:rsidRPr="00543DA8" w:rsidRDefault="00E854A7" w:rsidP="00AD550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43DA8">
        <w:rPr>
          <w:rFonts w:ascii="Times New Roman" w:hAnsi="Times New Roman" w:cs="Times New Roman"/>
          <w:noProof/>
          <w:sz w:val="24"/>
          <w:szCs w:val="24"/>
        </w:rPr>
        <w:t>Polya , (2004). Langkah-langkah Pemecahan Masalah. Books.google.co.id</w:t>
      </w:r>
    </w:p>
    <w:p w:rsidR="00AD550F" w:rsidRPr="00543DA8" w:rsidRDefault="00AD550F" w:rsidP="00AD550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C7378" w:rsidRPr="00543DA8" w:rsidRDefault="00AD550F" w:rsidP="00112D98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43DA8">
        <w:rPr>
          <w:rFonts w:ascii="Times New Roman" w:hAnsi="Times New Roman" w:cs="Times New Roman"/>
          <w:noProof/>
          <w:sz w:val="24"/>
          <w:szCs w:val="24"/>
        </w:rPr>
        <w:t xml:space="preserve">Prabawa, E. A. dan Z. (2017). Analisis Kemampuan Pemecahan Masalah Ditinjau Dari Gaya Kognitif Siswa pada Model Project Based Learning Bernuansa Etnomatematika. </w:t>
      </w:r>
      <w:r w:rsidRPr="00543DA8">
        <w:rPr>
          <w:rFonts w:ascii="Times New Roman" w:hAnsi="Times New Roman" w:cs="Times New Roman"/>
          <w:i/>
          <w:iCs/>
          <w:noProof/>
          <w:sz w:val="24"/>
          <w:szCs w:val="24"/>
        </w:rPr>
        <w:t>Unnes Journal of Mathematics Eduction Research</w:t>
      </w:r>
      <w:r w:rsidRPr="00543DA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43DA8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543DA8">
        <w:rPr>
          <w:rFonts w:ascii="Times New Roman" w:hAnsi="Times New Roman" w:cs="Times New Roman"/>
          <w:noProof/>
          <w:sz w:val="24"/>
          <w:szCs w:val="24"/>
        </w:rPr>
        <w:t xml:space="preserve">(1), </w:t>
      </w:r>
      <w:r w:rsidRPr="00543DA8">
        <w:rPr>
          <w:rFonts w:ascii="Times New Roman" w:hAnsi="Times New Roman" w:cs="Times New Roman"/>
          <w:noProof/>
          <w:sz w:val="24"/>
          <w:szCs w:val="24"/>
        </w:rPr>
        <w:lastRenderedPageBreak/>
        <w:t>120–129.</w:t>
      </w:r>
    </w:p>
    <w:p w:rsidR="00AD550F" w:rsidRDefault="002C7378" w:rsidP="008837FF">
      <w:pPr>
        <w:spacing w:after="0" w:line="360" w:lineRule="auto"/>
        <w:ind w:left="426" w:hanging="426"/>
        <w:jc w:val="both"/>
        <w:rPr>
          <w:rFonts w:ascii="Times New Roman" w:hAnsi="Times New Roman" w:cs="Times New Roman"/>
          <w:color w:val="000000" w:themeColor="text1"/>
          <w:sz w:val="24"/>
          <w:szCs w:val="20"/>
          <w:shd w:val="clear" w:color="auto" w:fill="FFFFFF"/>
        </w:rPr>
      </w:pPr>
      <w:r w:rsidRPr="00543DA8">
        <w:rPr>
          <w:rFonts w:ascii="Times New Roman" w:hAnsi="Times New Roman" w:cs="Times New Roman"/>
          <w:color w:val="000000" w:themeColor="text1"/>
          <w:sz w:val="24"/>
          <w:szCs w:val="20"/>
          <w:shd w:val="clear" w:color="auto" w:fill="FFFFFF"/>
        </w:rPr>
        <w:t>Pradiarti, R. A., &amp; Subanji, S. (2022). Kemampuan Pemecahan Masalah Matematis Siswa SMP ditinjau dari Gaya Kognitif. </w:t>
      </w:r>
      <w:r w:rsidRPr="00543DA8">
        <w:rPr>
          <w:rFonts w:ascii="Times New Roman" w:hAnsi="Times New Roman" w:cs="Times New Roman"/>
          <w:i/>
          <w:iCs/>
          <w:color w:val="000000" w:themeColor="text1"/>
          <w:sz w:val="24"/>
          <w:szCs w:val="20"/>
          <w:shd w:val="clear" w:color="auto" w:fill="FFFFFF"/>
        </w:rPr>
        <w:t>Mosharafa: Jurnal Pendidikan Matematika</w:t>
      </w:r>
      <w:r w:rsidRPr="00543DA8">
        <w:rPr>
          <w:rFonts w:ascii="Times New Roman" w:hAnsi="Times New Roman" w:cs="Times New Roman"/>
          <w:color w:val="000000" w:themeColor="text1"/>
          <w:sz w:val="24"/>
          <w:szCs w:val="20"/>
          <w:shd w:val="clear" w:color="auto" w:fill="FFFFFF"/>
        </w:rPr>
        <w:t>, </w:t>
      </w:r>
      <w:r w:rsidRPr="00543DA8">
        <w:rPr>
          <w:rFonts w:ascii="Times New Roman" w:hAnsi="Times New Roman" w:cs="Times New Roman"/>
          <w:i/>
          <w:iCs/>
          <w:color w:val="000000" w:themeColor="text1"/>
          <w:sz w:val="24"/>
          <w:szCs w:val="20"/>
          <w:shd w:val="clear" w:color="auto" w:fill="FFFFFF"/>
        </w:rPr>
        <w:t>11</w:t>
      </w:r>
      <w:r w:rsidRPr="00543DA8">
        <w:rPr>
          <w:rFonts w:ascii="Times New Roman" w:hAnsi="Times New Roman" w:cs="Times New Roman"/>
          <w:color w:val="000000" w:themeColor="text1"/>
          <w:sz w:val="24"/>
          <w:szCs w:val="20"/>
          <w:shd w:val="clear" w:color="auto" w:fill="FFFFFF"/>
        </w:rPr>
        <w:t>(3), 379-390.</w:t>
      </w:r>
    </w:p>
    <w:p w:rsidR="00112D98" w:rsidRDefault="00112D98" w:rsidP="00112D98">
      <w:pPr>
        <w:spacing w:after="0" w:line="240" w:lineRule="auto"/>
        <w:ind w:left="426" w:hanging="426"/>
        <w:jc w:val="both"/>
        <w:rPr>
          <w:rFonts w:ascii="Times New Roman" w:hAnsi="Times New Roman" w:cs="Times New Roman"/>
          <w:color w:val="000000" w:themeColor="text1"/>
          <w:sz w:val="24"/>
          <w:szCs w:val="20"/>
          <w:shd w:val="clear" w:color="auto" w:fill="FFFFFF"/>
        </w:rPr>
      </w:pPr>
    </w:p>
    <w:p w:rsidR="00851D53" w:rsidRDefault="00851D53" w:rsidP="008837FF">
      <w:pPr>
        <w:spacing w:after="0"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851D53">
        <w:rPr>
          <w:rFonts w:ascii="Times New Roman" w:hAnsi="Times New Roman" w:cs="Times New Roman"/>
          <w:sz w:val="24"/>
          <w:szCs w:val="24"/>
          <w:shd w:val="clear" w:color="auto" w:fill="FFFFFF"/>
        </w:rPr>
        <w:t>Pramita, H. L., Mujib, A., &amp; Zahari, C. L. (2022). Analisis Kemampuan Pemecahan Masalah Matematis Siswa SMP Melalui Problem Based Learning Dimasa Pandemi Covid 19. </w:t>
      </w:r>
      <w:r w:rsidRPr="00851D53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Jurnal MathEducation Nusantara</w:t>
      </w:r>
      <w:r w:rsidRPr="00851D53">
        <w:rPr>
          <w:rFonts w:ascii="Times New Roman" w:hAnsi="Times New Roman" w:cs="Times New Roman"/>
          <w:sz w:val="24"/>
          <w:szCs w:val="24"/>
          <w:shd w:val="clear" w:color="auto" w:fill="FFFFFF"/>
        </w:rPr>
        <w:t>, </w:t>
      </w:r>
      <w:r w:rsidRPr="00851D53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5</w:t>
      </w:r>
      <w:r w:rsidRPr="00851D53">
        <w:rPr>
          <w:rFonts w:ascii="Times New Roman" w:hAnsi="Times New Roman" w:cs="Times New Roman"/>
          <w:sz w:val="24"/>
          <w:szCs w:val="24"/>
          <w:shd w:val="clear" w:color="auto" w:fill="FFFFFF"/>
        </w:rPr>
        <w:t>(1), 102-109.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851D53">
        <w:rPr>
          <w:rFonts w:ascii="Times New Roman" w:hAnsi="Times New Roman" w:cs="Times New Roman"/>
          <w:sz w:val="24"/>
          <w:szCs w:val="24"/>
          <w:shd w:val="clear" w:color="auto" w:fill="FFFFFF"/>
        </w:rPr>
        <w:t>https://j-cup.org/index.php/cendekia/article/view/1377</w:t>
      </w:r>
    </w:p>
    <w:p w:rsidR="00112D98" w:rsidRPr="00851D53" w:rsidRDefault="00112D98" w:rsidP="00112D98">
      <w:pPr>
        <w:spacing w:after="0" w:line="240" w:lineRule="auto"/>
        <w:ind w:left="426" w:hanging="426"/>
        <w:jc w:val="both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</w:p>
    <w:p w:rsidR="00AD550F" w:rsidRPr="00543DA8" w:rsidRDefault="00AD550F" w:rsidP="00AD550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43DA8">
        <w:rPr>
          <w:rFonts w:ascii="Times New Roman" w:hAnsi="Times New Roman" w:cs="Times New Roman"/>
          <w:noProof/>
          <w:sz w:val="24"/>
          <w:szCs w:val="24"/>
        </w:rPr>
        <w:t xml:space="preserve">Rahmawati, I. R. (2022). </w:t>
      </w:r>
      <w:r w:rsidRPr="00543DA8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Literasi Matematis Dan Mathematical Habits Of Mind Peserta Didik Dalam Menyelesaikan Soal Matematika Berorientasi Kemampuan 4c</w:t>
      </w:r>
      <w:r w:rsidRPr="00543DA8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 (Doctoral Dissertation, STKIP PGRI Pacitan)</w:t>
      </w:r>
      <w:r w:rsidRPr="00543DA8">
        <w:rPr>
          <w:rFonts w:ascii="Times New Roman" w:hAnsi="Times New Roman" w:cs="Times New Roman"/>
          <w:noProof/>
          <w:sz w:val="24"/>
          <w:szCs w:val="24"/>
        </w:rPr>
        <w:t xml:space="preserve"> 1–23.</w:t>
      </w:r>
    </w:p>
    <w:p w:rsidR="00AD550F" w:rsidRPr="00543DA8" w:rsidRDefault="00AD550F" w:rsidP="00AD550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D550F" w:rsidRPr="00543DA8" w:rsidRDefault="00AD550F" w:rsidP="00AD550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43DA8">
        <w:rPr>
          <w:rFonts w:ascii="Times New Roman" w:hAnsi="Times New Roman" w:cs="Times New Roman"/>
          <w:noProof/>
          <w:sz w:val="24"/>
          <w:szCs w:val="24"/>
        </w:rPr>
        <w:t xml:space="preserve">Rambe, A. Y. F., &amp; Afri, L. D. (2020). Analisis Kemampuan Pemecahan Masalah Matematis Siswa Dalam Menyelesaikan Soal Materi Barisan Dan Deret. </w:t>
      </w:r>
      <w:r w:rsidRPr="00543DA8">
        <w:rPr>
          <w:rFonts w:ascii="Times New Roman" w:hAnsi="Times New Roman" w:cs="Times New Roman"/>
          <w:i/>
          <w:iCs/>
          <w:noProof/>
          <w:sz w:val="24"/>
          <w:szCs w:val="24"/>
        </w:rPr>
        <w:t>AXIOM : Jurnal Pendidikan Dan Matematika</w:t>
      </w:r>
      <w:r w:rsidRPr="00543DA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43DA8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543DA8">
        <w:rPr>
          <w:rFonts w:ascii="Times New Roman" w:hAnsi="Times New Roman" w:cs="Times New Roman"/>
          <w:noProof/>
          <w:sz w:val="24"/>
          <w:szCs w:val="24"/>
        </w:rPr>
        <w:t>(2), 175. https://doi.org/10.30821/axiom.v9i2.8069</w:t>
      </w:r>
    </w:p>
    <w:p w:rsidR="00AD550F" w:rsidRPr="00543DA8" w:rsidRDefault="00AD550F" w:rsidP="00AD550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D550F" w:rsidRPr="00543DA8" w:rsidRDefault="00AD550F" w:rsidP="006516E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43DA8">
        <w:rPr>
          <w:rFonts w:ascii="Times New Roman" w:hAnsi="Times New Roman" w:cs="Times New Roman"/>
          <w:noProof/>
          <w:sz w:val="24"/>
          <w:szCs w:val="24"/>
        </w:rPr>
        <w:t xml:space="preserve">Ramdan, Z. M., Veralita, L., Rohaeti, E. E., &amp; Purwasih, R. (2018). Analisis Self Confidence Terhadap Kemampuan Pemecahan Masalah Matematis Siswa Smk Pada Materi Barisan Dan Deret. </w:t>
      </w:r>
      <w:r w:rsidRPr="00543DA8">
        <w:rPr>
          <w:rFonts w:ascii="Times New Roman" w:hAnsi="Times New Roman" w:cs="Times New Roman"/>
          <w:i/>
          <w:iCs/>
          <w:noProof/>
          <w:sz w:val="24"/>
          <w:szCs w:val="24"/>
        </w:rPr>
        <w:t>AKSIOMA: Jurnal Program Studi Pendidikan Matematika</w:t>
      </w:r>
      <w:r w:rsidRPr="00543DA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43DA8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543DA8">
        <w:rPr>
          <w:rFonts w:ascii="Times New Roman" w:hAnsi="Times New Roman" w:cs="Times New Roman"/>
          <w:noProof/>
          <w:sz w:val="24"/>
          <w:szCs w:val="24"/>
        </w:rPr>
        <w:t>(2), 171. https://doi.org/10.24127/ajpm.v7i2.1335</w:t>
      </w:r>
    </w:p>
    <w:p w:rsidR="00851D53" w:rsidRDefault="00851D53" w:rsidP="00AD550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D550F" w:rsidRPr="00543DA8" w:rsidRDefault="00AD550F" w:rsidP="00AD550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43DA8">
        <w:rPr>
          <w:rFonts w:ascii="Times New Roman" w:hAnsi="Times New Roman" w:cs="Times New Roman"/>
          <w:noProof/>
          <w:sz w:val="24"/>
          <w:szCs w:val="24"/>
        </w:rPr>
        <w:t xml:space="preserve">Safitri, P. T. (2017). </w:t>
      </w:r>
      <w:r w:rsidR="00E36511" w:rsidRPr="00543DA8">
        <w:rPr>
          <w:rFonts w:ascii="Times New Roman" w:hAnsi="Times New Roman" w:cs="Times New Roman"/>
          <w:i/>
          <w:iCs/>
          <w:noProof/>
          <w:sz w:val="24"/>
          <w:szCs w:val="24"/>
        </w:rPr>
        <w:t>Analisis Habi</w:t>
      </w:r>
      <w:r w:rsidR="00E36511">
        <w:rPr>
          <w:rFonts w:ascii="Times New Roman" w:hAnsi="Times New Roman" w:cs="Times New Roman"/>
          <w:i/>
          <w:iCs/>
          <w:noProof/>
          <w:sz w:val="24"/>
          <w:szCs w:val="24"/>
        </w:rPr>
        <w:t>ts Of Mind Matematis Siswa Smp d</w:t>
      </w:r>
      <w:r w:rsidR="00E36511" w:rsidRPr="00543DA8">
        <w:rPr>
          <w:rFonts w:ascii="Times New Roman" w:hAnsi="Times New Roman" w:cs="Times New Roman"/>
          <w:i/>
          <w:iCs/>
          <w:noProof/>
          <w:sz w:val="24"/>
          <w:szCs w:val="24"/>
        </w:rPr>
        <w:t>i Kota Tangerang</w:t>
      </w:r>
      <w:r w:rsidRPr="00543DA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43DA8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543DA8">
        <w:rPr>
          <w:rFonts w:ascii="Times New Roman" w:hAnsi="Times New Roman" w:cs="Times New Roman"/>
          <w:noProof/>
          <w:sz w:val="24"/>
          <w:szCs w:val="24"/>
        </w:rPr>
        <w:t>(2).</w:t>
      </w:r>
    </w:p>
    <w:p w:rsidR="00AD550F" w:rsidRPr="00543DA8" w:rsidRDefault="00AD550F" w:rsidP="00AD550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846079" w:rsidRPr="009E0E50" w:rsidRDefault="00846079" w:rsidP="00846079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9E0E50">
        <w:rPr>
          <w:rFonts w:ascii="Times New Roman" w:hAnsi="Times New Roman" w:cs="Times New Roman"/>
          <w:noProof/>
          <w:sz w:val="24"/>
          <w:szCs w:val="24"/>
        </w:rPr>
        <w:t>Sari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D. N., &amp; Saragih, N. A. </w:t>
      </w:r>
      <w:r w:rsidRPr="009E0E50">
        <w:rPr>
          <w:rFonts w:ascii="Times New Roman" w:hAnsi="Times New Roman" w:cs="Times New Roman"/>
          <w:noProof/>
          <w:sz w:val="24"/>
          <w:szCs w:val="24"/>
        </w:rPr>
        <w:t xml:space="preserve">(2019). Analisis Proses Berpikir Mahasiswa Pendidikan Matematika Dalam Menyelesaikan Matematika Tahun Akademik 2018/2019. </w:t>
      </w:r>
      <w:r w:rsidRPr="009E0E50">
        <w:rPr>
          <w:rFonts w:ascii="Times New Roman" w:hAnsi="Times New Roman" w:cs="Times New Roman"/>
          <w:i/>
          <w:iCs/>
          <w:noProof/>
          <w:sz w:val="24"/>
          <w:szCs w:val="24"/>
        </w:rPr>
        <w:t>Jurnal MathEducation Nusantara</w:t>
      </w:r>
      <w:r w:rsidRPr="009E0E5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E0E50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9E0E50">
        <w:rPr>
          <w:rFonts w:ascii="Times New Roman" w:hAnsi="Times New Roman" w:cs="Times New Roman"/>
          <w:noProof/>
          <w:sz w:val="24"/>
          <w:szCs w:val="24"/>
        </w:rPr>
        <w:t>(2), 107–112.</w:t>
      </w:r>
    </w:p>
    <w:p w:rsidR="00AD550F" w:rsidRPr="00543DA8" w:rsidRDefault="00AD550F" w:rsidP="00B3208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43DA8">
        <w:rPr>
          <w:rFonts w:ascii="Times New Roman" w:hAnsi="Times New Roman" w:cs="Times New Roman"/>
          <w:noProof/>
          <w:sz w:val="24"/>
          <w:szCs w:val="24"/>
        </w:rPr>
        <w:t xml:space="preserve">Y., &amp; Prihatnani, E. (2021). Perbedaan Kemampuan Pemecahan Masalah dari Penerapan </w:t>
      </w:r>
      <w:r w:rsidRPr="00E36511">
        <w:rPr>
          <w:rFonts w:ascii="Times New Roman" w:hAnsi="Times New Roman" w:cs="Times New Roman"/>
          <w:i/>
          <w:noProof/>
          <w:sz w:val="24"/>
          <w:szCs w:val="24"/>
        </w:rPr>
        <w:t>Problem Solving</w:t>
      </w:r>
      <w:r w:rsidRPr="00543DA8">
        <w:rPr>
          <w:rFonts w:ascii="Times New Roman" w:hAnsi="Times New Roman" w:cs="Times New Roman"/>
          <w:noProof/>
          <w:sz w:val="24"/>
          <w:szCs w:val="24"/>
        </w:rPr>
        <w:t xml:space="preserve"> dan </w:t>
      </w:r>
      <w:r w:rsidRPr="00E36511">
        <w:rPr>
          <w:rFonts w:ascii="Times New Roman" w:hAnsi="Times New Roman" w:cs="Times New Roman"/>
          <w:i/>
          <w:noProof/>
          <w:sz w:val="24"/>
          <w:szCs w:val="24"/>
        </w:rPr>
        <w:t>Problem Posing</w:t>
      </w:r>
      <w:r w:rsidRPr="00543DA8">
        <w:rPr>
          <w:rFonts w:ascii="Times New Roman" w:hAnsi="Times New Roman" w:cs="Times New Roman"/>
          <w:noProof/>
          <w:sz w:val="24"/>
          <w:szCs w:val="24"/>
        </w:rPr>
        <w:t xml:space="preserve"> pada Siswa SMA. </w:t>
      </w:r>
      <w:r w:rsidRPr="00543DA8">
        <w:rPr>
          <w:rFonts w:ascii="Times New Roman" w:hAnsi="Times New Roman" w:cs="Times New Roman"/>
          <w:i/>
          <w:iCs/>
          <w:noProof/>
          <w:sz w:val="24"/>
          <w:szCs w:val="24"/>
        </w:rPr>
        <w:t>Mosharafa: Jurnal Pendidikan Matematika</w:t>
      </w:r>
      <w:r w:rsidRPr="00543DA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43DA8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543DA8">
        <w:rPr>
          <w:rFonts w:ascii="Times New Roman" w:hAnsi="Times New Roman" w:cs="Times New Roman"/>
          <w:noProof/>
          <w:sz w:val="24"/>
          <w:szCs w:val="24"/>
        </w:rPr>
        <w:t>(3), 471–482. https://doi.org/10.31980/mosharafa.v10i3.948</w:t>
      </w:r>
    </w:p>
    <w:p w:rsidR="002C7378" w:rsidRPr="00543DA8" w:rsidRDefault="002C7378" w:rsidP="00B3208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2C7378" w:rsidRPr="00543DA8" w:rsidRDefault="002C7378" w:rsidP="00B3208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543DA8">
        <w:rPr>
          <w:rFonts w:ascii="Times New Roman" w:hAnsi="Times New Roman" w:cs="Times New Roman"/>
          <w:sz w:val="24"/>
          <w:szCs w:val="24"/>
        </w:rPr>
        <w:t>Setyadi, D., Masi, L., Salim, S., &amp; Kadir, K. (2020). Analisis Kemampuan Pemecahan Masalah Matematis Siswa SMP Ditinjau dari Perbedaan Gaya Belajar</w:t>
      </w:r>
      <w:r w:rsidRPr="00543DA8">
        <w:rPr>
          <w:rFonts w:ascii="Times New Roman" w:hAnsi="Times New Roman" w:cs="Times New Roman"/>
          <w:i/>
          <w:iCs/>
          <w:sz w:val="24"/>
          <w:szCs w:val="24"/>
        </w:rPr>
        <w:t>. Jurnal Amal Pendidikan, 1</w:t>
      </w:r>
      <w:r w:rsidRPr="00543DA8">
        <w:rPr>
          <w:rFonts w:ascii="Times New Roman" w:hAnsi="Times New Roman" w:cs="Times New Roman"/>
          <w:sz w:val="24"/>
          <w:szCs w:val="24"/>
        </w:rPr>
        <w:t>(1), 63-69.</w:t>
      </w:r>
    </w:p>
    <w:p w:rsidR="002C7378" w:rsidRPr="00543DA8" w:rsidRDefault="002C7378" w:rsidP="00B3208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D550F" w:rsidRPr="00543DA8" w:rsidRDefault="00AD550F" w:rsidP="00AD550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43DA8">
        <w:rPr>
          <w:rFonts w:ascii="Times New Roman" w:hAnsi="Times New Roman" w:cs="Times New Roman"/>
          <w:noProof/>
          <w:sz w:val="24"/>
          <w:szCs w:val="24"/>
        </w:rPr>
        <w:t xml:space="preserve">Siregar, M. S., Siregar, E. Y., &amp; Elindra, R. (2021). Analisis Kemampuan Pemecahan Masalah Matematis di Pesantren Nurul Falah Panompuan. </w:t>
      </w:r>
      <w:r w:rsidRPr="00543DA8">
        <w:rPr>
          <w:rFonts w:ascii="Times New Roman" w:hAnsi="Times New Roman" w:cs="Times New Roman"/>
          <w:i/>
          <w:iCs/>
          <w:noProof/>
          <w:sz w:val="24"/>
          <w:szCs w:val="24"/>
        </w:rPr>
        <w:t>JURNAL. MathEdu (Mathematic Education Journal)</w:t>
      </w:r>
      <w:r w:rsidRPr="00543DA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43DA8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543DA8">
        <w:rPr>
          <w:rFonts w:ascii="Times New Roman" w:hAnsi="Times New Roman" w:cs="Times New Roman"/>
          <w:noProof/>
          <w:sz w:val="24"/>
          <w:szCs w:val="24"/>
        </w:rPr>
        <w:t>(1), 39–44.</w:t>
      </w:r>
    </w:p>
    <w:p w:rsidR="00AD550F" w:rsidRPr="00543DA8" w:rsidRDefault="00AD550F" w:rsidP="00AD550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D550F" w:rsidRPr="00543DA8" w:rsidRDefault="00AD550F" w:rsidP="00AD550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43DA8">
        <w:rPr>
          <w:rFonts w:ascii="Times New Roman" w:hAnsi="Times New Roman" w:cs="Times New Roman"/>
          <w:noProof/>
          <w:sz w:val="24"/>
          <w:szCs w:val="24"/>
        </w:rPr>
        <w:t xml:space="preserve">Sriwahyuni, K., &amp; Maryati, I. (2022). Kemampuan Pemecahan Masalah Matematis Siswa Pada Materi Program Linear. </w:t>
      </w:r>
      <w:r w:rsidRPr="00543DA8">
        <w:rPr>
          <w:rFonts w:ascii="Times New Roman" w:hAnsi="Times New Roman" w:cs="Times New Roman"/>
          <w:i/>
          <w:iCs/>
          <w:noProof/>
          <w:sz w:val="24"/>
          <w:szCs w:val="24"/>
        </w:rPr>
        <w:t>Inomatika</w:t>
      </w:r>
      <w:r w:rsidRPr="00543DA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43DA8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543DA8">
        <w:rPr>
          <w:rFonts w:ascii="Times New Roman" w:hAnsi="Times New Roman" w:cs="Times New Roman"/>
          <w:noProof/>
          <w:sz w:val="24"/>
          <w:szCs w:val="24"/>
        </w:rPr>
        <w:t>(1), 19–30. https://doi.org/10.35438/inomatika.v4i1.279</w:t>
      </w:r>
    </w:p>
    <w:p w:rsidR="00AD550F" w:rsidRPr="00543DA8" w:rsidRDefault="00AD550F" w:rsidP="00AD550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D550F" w:rsidRDefault="00B3208D" w:rsidP="00B3208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43DA8">
        <w:rPr>
          <w:rFonts w:ascii="Times New Roman" w:hAnsi="Times New Roman" w:cs="Times New Roman"/>
          <w:noProof/>
          <w:sz w:val="24"/>
          <w:szCs w:val="24"/>
        </w:rPr>
        <w:t xml:space="preserve">Suraji, Maimunah, &amp; Saragih, S. (2018). Analisis Kemampuan Pemahaman Konsep Matematis dan Kemampuan Pemecahan Masalah Matematis Siswa SMP pada Materi Sistem Persamaan Linear Dua Variabel (SPLDV). </w:t>
      </w:r>
      <w:r w:rsidRPr="00543DA8">
        <w:rPr>
          <w:rFonts w:ascii="Times New Roman" w:hAnsi="Times New Roman" w:cs="Times New Roman"/>
          <w:i/>
          <w:iCs/>
          <w:noProof/>
          <w:sz w:val="24"/>
          <w:szCs w:val="24"/>
        </w:rPr>
        <w:t>Susca Journal of Mathematics Education</w:t>
      </w:r>
      <w:r w:rsidRPr="00543DA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43DA8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543DA8">
        <w:rPr>
          <w:rFonts w:ascii="Times New Roman" w:hAnsi="Times New Roman" w:cs="Times New Roman"/>
          <w:noProof/>
          <w:sz w:val="24"/>
          <w:szCs w:val="24"/>
        </w:rPr>
        <w:t>, 9–16.</w:t>
      </w:r>
    </w:p>
    <w:p w:rsidR="0054327B" w:rsidRDefault="0054327B" w:rsidP="00B3208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54327B" w:rsidRPr="0054327B" w:rsidRDefault="0054327B" w:rsidP="00B3208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4327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Suryani, L., &amp; Habibi, I. (2023). Hubungan Antara Habits of Mind dan Keyakinan Matematis Terhadap Hasil Belajar Matematika Siswa SMP. </w:t>
      </w:r>
      <w:r w:rsidRPr="0054327B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Jurnal MathEducation Nusantara</w:t>
      </w:r>
      <w:r w:rsidRPr="0054327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, </w:t>
      </w:r>
      <w:r w:rsidRPr="0054327B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6</w:t>
      </w:r>
      <w:r w:rsidRPr="0054327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1), 27-36.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hyperlink r:id="rId10" w:history="1">
        <w:r w:rsidRPr="0054327B">
          <w:rPr>
            <w:rStyle w:val="Hyperlink"/>
            <w:rFonts w:ascii="Times New Roman" w:hAnsi="Times New Roman" w:cs="Times New Roman"/>
            <w:color w:val="auto"/>
            <w:sz w:val="24"/>
            <w:szCs w:val="24"/>
            <w:u w:val="none"/>
          </w:rPr>
          <w:t>http://jurnal.pascaumnaw.ac.id/index.php/JMN/article/view/280</w:t>
        </w:r>
      </w:hyperlink>
      <w:r w:rsidR="008837FF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.</w:t>
      </w:r>
    </w:p>
    <w:p w:rsidR="00AD550F" w:rsidRPr="00543DA8" w:rsidRDefault="00AD550F" w:rsidP="00AD550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D550F" w:rsidRPr="00543DA8" w:rsidRDefault="00AD550F" w:rsidP="00AD550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43DA8">
        <w:rPr>
          <w:rFonts w:ascii="Times New Roman" w:hAnsi="Times New Roman" w:cs="Times New Roman"/>
          <w:noProof/>
          <w:sz w:val="24"/>
          <w:szCs w:val="24"/>
        </w:rPr>
        <w:t xml:space="preserve">Suryani, M., Heriyanti Jufri, L., Tika Artia Putri,  dan, Studi Pendidikan Matematika, P., PGRI Sumatera Barat Jalan Gn Pangilun, S., Utara, P., &amp; Barat, S. (2020). </w:t>
      </w:r>
      <w:r w:rsidRPr="00543DA8">
        <w:rPr>
          <w:rFonts w:ascii="Times New Roman" w:hAnsi="Times New Roman" w:cs="Times New Roman"/>
          <w:i/>
          <w:iCs/>
          <w:noProof/>
          <w:sz w:val="24"/>
          <w:szCs w:val="24"/>
        </w:rPr>
        <w:t>Mosharafa: Jurnal Pendidikan Matematika Analisis Kemampuan Pemecahan Masalah Siswa Berdasarkan Kemampuan Awal Matematika</w:t>
      </w:r>
      <w:r w:rsidRPr="00543DA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43DA8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543DA8">
        <w:rPr>
          <w:rFonts w:ascii="Times New Roman" w:hAnsi="Times New Roman" w:cs="Times New Roman"/>
          <w:noProof/>
          <w:sz w:val="24"/>
          <w:szCs w:val="24"/>
        </w:rPr>
        <w:t>(1). http://journal.institutpendidikan.ac.id/index.php/mosharafa</w:t>
      </w:r>
      <w:r w:rsidR="008837FF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AD550F" w:rsidRPr="00543DA8" w:rsidRDefault="00AD550F" w:rsidP="00AD550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D550F" w:rsidRPr="00543DA8" w:rsidRDefault="00AD550F" w:rsidP="00AD550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43DA8">
        <w:rPr>
          <w:rFonts w:ascii="Times New Roman" w:hAnsi="Times New Roman" w:cs="Times New Roman"/>
          <w:noProof/>
          <w:sz w:val="24"/>
          <w:szCs w:val="24"/>
        </w:rPr>
        <w:t xml:space="preserve">Umar, W., &amp; Usman, H. (2021). Pengembangan Pembelajaran Abad 21 Berbasis Hots Matematis Melalui Strategi Mathematical Habits Of Mind. </w:t>
      </w:r>
      <w:r w:rsidRPr="00543DA8">
        <w:rPr>
          <w:rFonts w:ascii="Times New Roman" w:hAnsi="Times New Roman" w:cs="Times New Roman"/>
          <w:i/>
          <w:iCs/>
          <w:noProof/>
          <w:sz w:val="24"/>
          <w:szCs w:val="24"/>
        </w:rPr>
        <w:t>Jurnal Sains, Sosial Dan Humaniora …</w:t>
      </w:r>
      <w:r w:rsidRPr="00543DA8">
        <w:rPr>
          <w:rFonts w:ascii="Times New Roman" w:hAnsi="Times New Roman" w:cs="Times New Roman"/>
          <w:noProof/>
          <w:sz w:val="24"/>
          <w:szCs w:val="24"/>
        </w:rPr>
        <w:t>, 37–44. http://www.jurnal.ummu.ac.id/index.php/jssh/article/view/937%0Ahttps://www.jurnal.ummu.ac.id/index.php/jssh/article/download/937/638</w:t>
      </w:r>
    </w:p>
    <w:p w:rsidR="00AD550F" w:rsidRPr="00543DA8" w:rsidRDefault="00AD550F" w:rsidP="00AD550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D550F" w:rsidRPr="00543DA8" w:rsidRDefault="00AD550F" w:rsidP="00AD550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43DA8">
        <w:rPr>
          <w:rFonts w:ascii="Times New Roman" w:hAnsi="Times New Roman" w:cs="Times New Roman"/>
          <w:noProof/>
          <w:sz w:val="24"/>
          <w:szCs w:val="24"/>
        </w:rPr>
        <w:t xml:space="preserve">Umrana, umrana. Edi Cahyono, M. sudia. (2019). No Title. </w:t>
      </w:r>
      <w:r w:rsidRPr="00543DA8">
        <w:rPr>
          <w:rFonts w:ascii="Times New Roman" w:hAnsi="Times New Roman" w:cs="Times New Roman"/>
          <w:i/>
          <w:iCs/>
          <w:noProof/>
          <w:sz w:val="24"/>
          <w:szCs w:val="24"/>
        </w:rPr>
        <w:t>Pembelajaran Berpikir Matematika</w:t>
      </w:r>
      <w:r w:rsidRPr="00543DA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43DA8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543DA8">
        <w:rPr>
          <w:rFonts w:ascii="Times New Roman" w:hAnsi="Times New Roman" w:cs="Times New Roman"/>
          <w:noProof/>
          <w:sz w:val="24"/>
          <w:szCs w:val="24"/>
        </w:rPr>
        <w:t>, 67–76.</w:t>
      </w:r>
    </w:p>
    <w:p w:rsidR="00AD550F" w:rsidRPr="00543DA8" w:rsidRDefault="00AD550F" w:rsidP="00AD550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906EA" w:rsidRDefault="00AD550F" w:rsidP="00851D53">
      <w:pPr>
        <w:spacing w:after="0" w:line="24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43DA8">
        <w:rPr>
          <w:rFonts w:ascii="Times New Roman" w:hAnsi="Times New Roman" w:cs="Times New Roman"/>
          <w:noProof/>
          <w:sz w:val="24"/>
          <w:szCs w:val="24"/>
        </w:rPr>
        <w:t xml:space="preserve">Yanti, S., Kebiasaan Berpikir Siswa melalui Pembelajaran Berbasis Pendekatan Metakognisi, A., Yanti, S., &amp; Fauzi, A. (2022). </w:t>
      </w:r>
      <w:r w:rsidRPr="00543DA8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Matematika Paradikma Analisis Kebiasaan Berpikir Siswa Melalui Pembelajaran Berbasis Pendekatan Metakognitif</w:t>
      </w:r>
      <w:r w:rsidRPr="00543DA8">
        <w:rPr>
          <w:rFonts w:ascii="Times New Roman" w:hAnsi="Times New Roman" w:cs="Times New Roman"/>
          <w:noProof/>
          <w:sz w:val="24"/>
          <w:szCs w:val="24"/>
        </w:rPr>
        <w:t>. 11–21.</w:t>
      </w:r>
    </w:p>
    <w:p w:rsidR="00A906EA" w:rsidRPr="009E6EDF" w:rsidRDefault="00A906EA">
      <w:pPr>
        <w:rPr>
          <w:rFonts w:ascii="Times New Roman" w:hAnsi="Times New Roman" w:cs="Times New Roman"/>
          <w:noProof/>
          <w:sz w:val="24"/>
          <w:szCs w:val="24"/>
          <w:lang w:val="en-US"/>
        </w:rPr>
      </w:pPr>
      <w:bookmarkStart w:id="1" w:name="_GoBack"/>
      <w:bookmarkEnd w:id="1"/>
    </w:p>
    <w:sectPr w:rsidR="00A906EA" w:rsidRPr="009E6EDF" w:rsidSect="006A304D">
      <w:footerReference w:type="first" r:id="rId11"/>
      <w:pgSz w:w="11906" w:h="16838" w:code="9"/>
      <w:pgMar w:top="2268" w:right="1701" w:bottom="1701" w:left="2268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71181" w:rsidRDefault="00471181" w:rsidP="007A5B73">
      <w:pPr>
        <w:spacing w:after="0" w:line="240" w:lineRule="auto"/>
      </w:pPr>
      <w:r>
        <w:separator/>
      </w:r>
    </w:p>
  </w:endnote>
  <w:endnote w:type="continuationSeparator" w:id="0">
    <w:p w:rsidR="00471181" w:rsidRDefault="00471181" w:rsidP="007A5B7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altName w:val="Calibri"/>
    <w:charset w:val="00"/>
    <w:family w:val="swiss"/>
    <w:pitch w:val="variable"/>
    <w:sig w:usb0="00000001" w:usb1="4000207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46079" w:rsidRDefault="00846079" w:rsidP="00027F11">
    <w:pPr>
      <w:pStyle w:val="Footer"/>
      <w:jc w:val="center"/>
    </w:pPr>
    <w:r>
      <w:t>1</w: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71181" w:rsidRDefault="00471181" w:rsidP="007A5B73">
      <w:pPr>
        <w:spacing w:after="0" w:line="240" w:lineRule="auto"/>
      </w:pPr>
      <w:r>
        <w:separator/>
      </w:r>
    </w:p>
  </w:footnote>
  <w:footnote w:type="continuationSeparator" w:id="0">
    <w:p w:rsidR="00471181" w:rsidRDefault="00471181" w:rsidP="007A5B7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5B41B4"/>
    <w:multiLevelType w:val="multilevel"/>
    <w:tmpl w:val="5942CEAA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i w:val="0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  <w:i w:val="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">
    <w:nsid w:val="01D447A0"/>
    <w:multiLevelType w:val="hybridMultilevel"/>
    <w:tmpl w:val="7A848EDA"/>
    <w:lvl w:ilvl="0" w:tplc="DD8E4446">
      <w:start w:val="1"/>
      <w:numFmt w:val="lowerLetter"/>
      <w:lvlText w:val="%1."/>
      <w:lvlJc w:val="left"/>
      <w:pPr>
        <w:ind w:left="1440" w:hanging="360"/>
      </w:pPr>
      <w:rPr>
        <w:rFonts w:ascii="Times New Roman" w:eastAsiaTheme="minorHAnsi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">
    <w:nsid w:val="029834BB"/>
    <w:multiLevelType w:val="hybridMultilevel"/>
    <w:tmpl w:val="69A0B0DE"/>
    <w:lvl w:ilvl="0" w:tplc="2F149BE6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5621E89"/>
    <w:multiLevelType w:val="hybridMultilevel"/>
    <w:tmpl w:val="18C0D2B6"/>
    <w:lvl w:ilvl="0" w:tplc="07E062CE">
      <w:start w:val="1"/>
      <w:numFmt w:val="lowerLetter"/>
      <w:lvlText w:val="%1."/>
      <w:lvlJc w:val="left"/>
      <w:pPr>
        <w:ind w:left="149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14" w:hanging="360"/>
      </w:pPr>
    </w:lvl>
    <w:lvl w:ilvl="2" w:tplc="0421001B" w:tentative="1">
      <w:start w:val="1"/>
      <w:numFmt w:val="lowerRoman"/>
      <w:lvlText w:val="%3."/>
      <w:lvlJc w:val="right"/>
      <w:pPr>
        <w:ind w:left="2934" w:hanging="180"/>
      </w:pPr>
    </w:lvl>
    <w:lvl w:ilvl="3" w:tplc="0421000F" w:tentative="1">
      <w:start w:val="1"/>
      <w:numFmt w:val="decimal"/>
      <w:lvlText w:val="%4."/>
      <w:lvlJc w:val="left"/>
      <w:pPr>
        <w:ind w:left="3654" w:hanging="360"/>
      </w:p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</w:lvl>
    <w:lvl w:ilvl="6" w:tplc="0421000F" w:tentative="1">
      <w:start w:val="1"/>
      <w:numFmt w:val="decimal"/>
      <w:lvlText w:val="%7."/>
      <w:lvlJc w:val="left"/>
      <w:pPr>
        <w:ind w:left="5814" w:hanging="360"/>
      </w:p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4">
    <w:nsid w:val="09F12647"/>
    <w:multiLevelType w:val="hybridMultilevel"/>
    <w:tmpl w:val="2FA679DA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D2045EA"/>
    <w:multiLevelType w:val="hybridMultilevel"/>
    <w:tmpl w:val="33387D48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16753B6"/>
    <w:multiLevelType w:val="multilevel"/>
    <w:tmpl w:val="82441122"/>
    <w:lvl w:ilvl="0">
      <w:start w:val="1"/>
      <w:numFmt w:val="decimal"/>
      <w:lvlText w:val="%1."/>
      <w:lvlJc w:val="left"/>
      <w:pPr>
        <w:ind w:left="1440" w:hanging="360"/>
      </w:pPr>
      <w:rPr>
        <w:rFonts w:ascii="Times New Roman" w:eastAsiaTheme="minorHAnsi" w:hAnsi="Times New Roman" w:cs="Times New Roman"/>
      </w:rPr>
    </w:lvl>
    <w:lvl w:ilvl="1">
      <w:start w:val="1"/>
      <w:numFmt w:val="decimal"/>
      <w:isLgl/>
      <w:lvlText w:val="%1.%2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1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16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880" w:hanging="1800"/>
      </w:pPr>
      <w:rPr>
        <w:rFonts w:hint="default"/>
      </w:rPr>
    </w:lvl>
  </w:abstractNum>
  <w:abstractNum w:abstractNumId="7">
    <w:nsid w:val="135D07C6"/>
    <w:multiLevelType w:val="hybridMultilevel"/>
    <w:tmpl w:val="D70A58D4"/>
    <w:lvl w:ilvl="0" w:tplc="14B81406">
      <w:start w:val="1"/>
      <w:numFmt w:val="ordinal"/>
      <w:lvlText w:val="2.1 %1"/>
      <w:lvlJc w:val="center"/>
      <w:pPr>
        <w:ind w:left="78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506" w:hanging="360"/>
      </w:pPr>
    </w:lvl>
    <w:lvl w:ilvl="2" w:tplc="0421001B" w:tentative="1">
      <w:start w:val="1"/>
      <w:numFmt w:val="lowerRoman"/>
      <w:lvlText w:val="%3."/>
      <w:lvlJc w:val="right"/>
      <w:pPr>
        <w:ind w:left="2226" w:hanging="180"/>
      </w:pPr>
    </w:lvl>
    <w:lvl w:ilvl="3" w:tplc="0421000F" w:tentative="1">
      <w:start w:val="1"/>
      <w:numFmt w:val="decimal"/>
      <w:lvlText w:val="%4."/>
      <w:lvlJc w:val="left"/>
      <w:pPr>
        <w:ind w:left="2946" w:hanging="360"/>
      </w:pPr>
    </w:lvl>
    <w:lvl w:ilvl="4" w:tplc="04210019" w:tentative="1">
      <w:start w:val="1"/>
      <w:numFmt w:val="lowerLetter"/>
      <w:lvlText w:val="%5."/>
      <w:lvlJc w:val="left"/>
      <w:pPr>
        <w:ind w:left="3666" w:hanging="360"/>
      </w:pPr>
    </w:lvl>
    <w:lvl w:ilvl="5" w:tplc="0421001B" w:tentative="1">
      <w:start w:val="1"/>
      <w:numFmt w:val="lowerRoman"/>
      <w:lvlText w:val="%6."/>
      <w:lvlJc w:val="right"/>
      <w:pPr>
        <w:ind w:left="4386" w:hanging="180"/>
      </w:pPr>
    </w:lvl>
    <w:lvl w:ilvl="6" w:tplc="0421000F" w:tentative="1">
      <w:start w:val="1"/>
      <w:numFmt w:val="decimal"/>
      <w:lvlText w:val="%7."/>
      <w:lvlJc w:val="left"/>
      <w:pPr>
        <w:ind w:left="5106" w:hanging="360"/>
      </w:pPr>
    </w:lvl>
    <w:lvl w:ilvl="7" w:tplc="04210019" w:tentative="1">
      <w:start w:val="1"/>
      <w:numFmt w:val="lowerLetter"/>
      <w:lvlText w:val="%8."/>
      <w:lvlJc w:val="left"/>
      <w:pPr>
        <w:ind w:left="5826" w:hanging="360"/>
      </w:pPr>
    </w:lvl>
    <w:lvl w:ilvl="8" w:tplc="0421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8">
    <w:nsid w:val="14180993"/>
    <w:multiLevelType w:val="hybridMultilevel"/>
    <w:tmpl w:val="5FB29068"/>
    <w:lvl w:ilvl="0" w:tplc="0F0A67A4">
      <w:start w:val="1"/>
      <w:numFmt w:val="lowerLetter"/>
      <w:lvlText w:val="%1."/>
      <w:lvlJc w:val="left"/>
      <w:pPr>
        <w:ind w:left="149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14" w:hanging="360"/>
      </w:pPr>
    </w:lvl>
    <w:lvl w:ilvl="2" w:tplc="0421001B" w:tentative="1">
      <w:start w:val="1"/>
      <w:numFmt w:val="lowerRoman"/>
      <w:lvlText w:val="%3."/>
      <w:lvlJc w:val="right"/>
      <w:pPr>
        <w:ind w:left="2934" w:hanging="180"/>
      </w:pPr>
    </w:lvl>
    <w:lvl w:ilvl="3" w:tplc="0421000F" w:tentative="1">
      <w:start w:val="1"/>
      <w:numFmt w:val="decimal"/>
      <w:lvlText w:val="%4."/>
      <w:lvlJc w:val="left"/>
      <w:pPr>
        <w:ind w:left="3654" w:hanging="360"/>
      </w:p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</w:lvl>
    <w:lvl w:ilvl="6" w:tplc="0421000F" w:tentative="1">
      <w:start w:val="1"/>
      <w:numFmt w:val="decimal"/>
      <w:lvlText w:val="%7."/>
      <w:lvlJc w:val="left"/>
      <w:pPr>
        <w:ind w:left="5814" w:hanging="360"/>
      </w:p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9">
    <w:nsid w:val="15C72DF6"/>
    <w:multiLevelType w:val="hybridMultilevel"/>
    <w:tmpl w:val="F9806724"/>
    <w:lvl w:ilvl="0" w:tplc="5E72B64C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>
    <w:nsid w:val="19A339A6"/>
    <w:multiLevelType w:val="hybridMultilevel"/>
    <w:tmpl w:val="46629868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1C5823BC"/>
    <w:multiLevelType w:val="multilevel"/>
    <w:tmpl w:val="E0FCACBC"/>
    <w:lvl w:ilvl="0">
      <w:start w:val="1"/>
      <w:numFmt w:val="decimal"/>
      <w:lvlText w:val="%1."/>
      <w:lvlJc w:val="left"/>
      <w:pPr>
        <w:ind w:left="360" w:hanging="360"/>
      </w:pPr>
      <w:rPr>
        <w:rFonts w:ascii="Times New Roman" w:eastAsiaTheme="minorHAnsi" w:hAnsi="Times New Roman" w:cs="Times New Roman"/>
      </w:rPr>
    </w:lvl>
    <w:lvl w:ilvl="1">
      <w:start w:val="1"/>
      <w:numFmt w:val="decimal"/>
      <w:pStyle w:val="Heading2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2">
    <w:nsid w:val="1ED86CA0"/>
    <w:multiLevelType w:val="hybridMultilevel"/>
    <w:tmpl w:val="FC12C308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247A1EAA"/>
    <w:multiLevelType w:val="hybridMultilevel"/>
    <w:tmpl w:val="A1A024D6"/>
    <w:lvl w:ilvl="0" w:tplc="A52E85E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25526ED9"/>
    <w:multiLevelType w:val="hybridMultilevel"/>
    <w:tmpl w:val="F46A0976"/>
    <w:lvl w:ilvl="0" w:tplc="93386E74">
      <w:start w:val="1"/>
      <w:numFmt w:val="lowerLetter"/>
      <w:lvlText w:val="%1."/>
      <w:lvlJc w:val="left"/>
      <w:pPr>
        <w:ind w:left="10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760" w:hanging="360"/>
      </w:pPr>
    </w:lvl>
    <w:lvl w:ilvl="2" w:tplc="0421001B" w:tentative="1">
      <w:start w:val="1"/>
      <w:numFmt w:val="lowerRoman"/>
      <w:lvlText w:val="%3."/>
      <w:lvlJc w:val="right"/>
      <w:pPr>
        <w:ind w:left="2480" w:hanging="180"/>
      </w:pPr>
    </w:lvl>
    <w:lvl w:ilvl="3" w:tplc="0421000F" w:tentative="1">
      <w:start w:val="1"/>
      <w:numFmt w:val="decimal"/>
      <w:lvlText w:val="%4."/>
      <w:lvlJc w:val="left"/>
      <w:pPr>
        <w:ind w:left="3200" w:hanging="360"/>
      </w:pPr>
    </w:lvl>
    <w:lvl w:ilvl="4" w:tplc="04210019" w:tentative="1">
      <w:start w:val="1"/>
      <w:numFmt w:val="lowerLetter"/>
      <w:lvlText w:val="%5."/>
      <w:lvlJc w:val="left"/>
      <w:pPr>
        <w:ind w:left="3920" w:hanging="360"/>
      </w:pPr>
    </w:lvl>
    <w:lvl w:ilvl="5" w:tplc="0421001B" w:tentative="1">
      <w:start w:val="1"/>
      <w:numFmt w:val="lowerRoman"/>
      <w:lvlText w:val="%6."/>
      <w:lvlJc w:val="right"/>
      <w:pPr>
        <w:ind w:left="4640" w:hanging="180"/>
      </w:pPr>
    </w:lvl>
    <w:lvl w:ilvl="6" w:tplc="0421000F" w:tentative="1">
      <w:start w:val="1"/>
      <w:numFmt w:val="decimal"/>
      <w:lvlText w:val="%7."/>
      <w:lvlJc w:val="left"/>
      <w:pPr>
        <w:ind w:left="5360" w:hanging="360"/>
      </w:pPr>
    </w:lvl>
    <w:lvl w:ilvl="7" w:tplc="04210019" w:tentative="1">
      <w:start w:val="1"/>
      <w:numFmt w:val="lowerLetter"/>
      <w:lvlText w:val="%8."/>
      <w:lvlJc w:val="left"/>
      <w:pPr>
        <w:ind w:left="6080" w:hanging="360"/>
      </w:pPr>
    </w:lvl>
    <w:lvl w:ilvl="8" w:tplc="0421001B" w:tentative="1">
      <w:start w:val="1"/>
      <w:numFmt w:val="lowerRoman"/>
      <w:lvlText w:val="%9."/>
      <w:lvlJc w:val="right"/>
      <w:pPr>
        <w:ind w:left="6800" w:hanging="180"/>
      </w:pPr>
    </w:lvl>
  </w:abstractNum>
  <w:abstractNum w:abstractNumId="15">
    <w:nsid w:val="26C17933"/>
    <w:multiLevelType w:val="multilevel"/>
    <w:tmpl w:val="E774F39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146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292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078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224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01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156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942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8088" w:hanging="1800"/>
      </w:pPr>
      <w:rPr>
        <w:rFonts w:hint="default"/>
      </w:rPr>
    </w:lvl>
  </w:abstractNum>
  <w:abstractNum w:abstractNumId="16">
    <w:nsid w:val="2A7E6B7D"/>
    <w:multiLevelType w:val="multilevel"/>
    <w:tmpl w:val="83CCCDF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840" w:hanging="48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7">
    <w:nsid w:val="2D4204DD"/>
    <w:multiLevelType w:val="hybridMultilevel"/>
    <w:tmpl w:val="BFA2240C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309157EC"/>
    <w:multiLevelType w:val="multilevel"/>
    <w:tmpl w:val="81C25746"/>
    <w:lvl w:ilvl="0">
      <w:start w:val="4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9">
    <w:nsid w:val="32BC1A8A"/>
    <w:multiLevelType w:val="hybridMultilevel"/>
    <w:tmpl w:val="45DEC9DA"/>
    <w:lvl w:ilvl="0" w:tplc="7D7A22FA">
      <w:start w:val="1"/>
      <w:numFmt w:val="lowerLetter"/>
      <w:lvlText w:val="%1."/>
      <w:lvlJc w:val="left"/>
      <w:pPr>
        <w:ind w:left="150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26" w:hanging="360"/>
      </w:pPr>
    </w:lvl>
    <w:lvl w:ilvl="2" w:tplc="0421001B" w:tentative="1">
      <w:start w:val="1"/>
      <w:numFmt w:val="lowerRoman"/>
      <w:lvlText w:val="%3."/>
      <w:lvlJc w:val="right"/>
      <w:pPr>
        <w:ind w:left="2946" w:hanging="180"/>
      </w:pPr>
    </w:lvl>
    <w:lvl w:ilvl="3" w:tplc="0421000F" w:tentative="1">
      <w:start w:val="1"/>
      <w:numFmt w:val="decimal"/>
      <w:lvlText w:val="%4."/>
      <w:lvlJc w:val="left"/>
      <w:pPr>
        <w:ind w:left="3666" w:hanging="360"/>
      </w:pPr>
    </w:lvl>
    <w:lvl w:ilvl="4" w:tplc="04210019" w:tentative="1">
      <w:start w:val="1"/>
      <w:numFmt w:val="lowerLetter"/>
      <w:lvlText w:val="%5."/>
      <w:lvlJc w:val="left"/>
      <w:pPr>
        <w:ind w:left="4386" w:hanging="360"/>
      </w:pPr>
    </w:lvl>
    <w:lvl w:ilvl="5" w:tplc="0421001B" w:tentative="1">
      <w:start w:val="1"/>
      <w:numFmt w:val="lowerRoman"/>
      <w:lvlText w:val="%6."/>
      <w:lvlJc w:val="right"/>
      <w:pPr>
        <w:ind w:left="5106" w:hanging="180"/>
      </w:pPr>
    </w:lvl>
    <w:lvl w:ilvl="6" w:tplc="0421000F" w:tentative="1">
      <w:start w:val="1"/>
      <w:numFmt w:val="decimal"/>
      <w:lvlText w:val="%7."/>
      <w:lvlJc w:val="left"/>
      <w:pPr>
        <w:ind w:left="5826" w:hanging="360"/>
      </w:pPr>
    </w:lvl>
    <w:lvl w:ilvl="7" w:tplc="04210019" w:tentative="1">
      <w:start w:val="1"/>
      <w:numFmt w:val="lowerLetter"/>
      <w:lvlText w:val="%8."/>
      <w:lvlJc w:val="left"/>
      <w:pPr>
        <w:ind w:left="6546" w:hanging="360"/>
      </w:pPr>
    </w:lvl>
    <w:lvl w:ilvl="8" w:tplc="0421001B" w:tentative="1">
      <w:start w:val="1"/>
      <w:numFmt w:val="lowerRoman"/>
      <w:lvlText w:val="%9."/>
      <w:lvlJc w:val="right"/>
      <w:pPr>
        <w:ind w:left="7266" w:hanging="180"/>
      </w:pPr>
    </w:lvl>
  </w:abstractNum>
  <w:abstractNum w:abstractNumId="20">
    <w:nsid w:val="334175EC"/>
    <w:multiLevelType w:val="hybridMultilevel"/>
    <w:tmpl w:val="226876A6"/>
    <w:lvl w:ilvl="0" w:tplc="9C4A6320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334B6EAE"/>
    <w:multiLevelType w:val="hybridMultilevel"/>
    <w:tmpl w:val="A642DDCE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34822FE1"/>
    <w:multiLevelType w:val="hybridMultilevel"/>
    <w:tmpl w:val="C952D3D6"/>
    <w:lvl w:ilvl="0" w:tplc="DFEC0E1C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3">
    <w:nsid w:val="3A8242BA"/>
    <w:multiLevelType w:val="hybridMultilevel"/>
    <w:tmpl w:val="9D8EFB48"/>
    <w:lvl w:ilvl="0" w:tplc="05722D7E">
      <w:start w:val="1"/>
      <w:numFmt w:val="lowerLetter"/>
      <w:lvlText w:val="%1."/>
      <w:lvlJc w:val="left"/>
      <w:pPr>
        <w:ind w:left="10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760" w:hanging="360"/>
      </w:pPr>
    </w:lvl>
    <w:lvl w:ilvl="2" w:tplc="0421001B" w:tentative="1">
      <w:start w:val="1"/>
      <w:numFmt w:val="lowerRoman"/>
      <w:lvlText w:val="%3."/>
      <w:lvlJc w:val="right"/>
      <w:pPr>
        <w:ind w:left="2480" w:hanging="180"/>
      </w:pPr>
    </w:lvl>
    <w:lvl w:ilvl="3" w:tplc="0421000F" w:tentative="1">
      <w:start w:val="1"/>
      <w:numFmt w:val="decimal"/>
      <w:lvlText w:val="%4."/>
      <w:lvlJc w:val="left"/>
      <w:pPr>
        <w:ind w:left="3200" w:hanging="360"/>
      </w:pPr>
    </w:lvl>
    <w:lvl w:ilvl="4" w:tplc="04210019" w:tentative="1">
      <w:start w:val="1"/>
      <w:numFmt w:val="lowerLetter"/>
      <w:lvlText w:val="%5."/>
      <w:lvlJc w:val="left"/>
      <w:pPr>
        <w:ind w:left="3920" w:hanging="360"/>
      </w:pPr>
    </w:lvl>
    <w:lvl w:ilvl="5" w:tplc="0421001B" w:tentative="1">
      <w:start w:val="1"/>
      <w:numFmt w:val="lowerRoman"/>
      <w:lvlText w:val="%6."/>
      <w:lvlJc w:val="right"/>
      <w:pPr>
        <w:ind w:left="4640" w:hanging="180"/>
      </w:pPr>
    </w:lvl>
    <w:lvl w:ilvl="6" w:tplc="0421000F" w:tentative="1">
      <w:start w:val="1"/>
      <w:numFmt w:val="decimal"/>
      <w:lvlText w:val="%7."/>
      <w:lvlJc w:val="left"/>
      <w:pPr>
        <w:ind w:left="5360" w:hanging="360"/>
      </w:pPr>
    </w:lvl>
    <w:lvl w:ilvl="7" w:tplc="04210019" w:tentative="1">
      <w:start w:val="1"/>
      <w:numFmt w:val="lowerLetter"/>
      <w:lvlText w:val="%8."/>
      <w:lvlJc w:val="left"/>
      <w:pPr>
        <w:ind w:left="6080" w:hanging="360"/>
      </w:pPr>
    </w:lvl>
    <w:lvl w:ilvl="8" w:tplc="0421001B" w:tentative="1">
      <w:start w:val="1"/>
      <w:numFmt w:val="lowerRoman"/>
      <w:lvlText w:val="%9."/>
      <w:lvlJc w:val="right"/>
      <w:pPr>
        <w:ind w:left="6800" w:hanging="180"/>
      </w:pPr>
    </w:lvl>
  </w:abstractNum>
  <w:abstractNum w:abstractNumId="24">
    <w:nsid w:val="3B7A0621"/>
    <w:multiLevelType w:val="hybridMultilevel"/>
    <w:tmpl w:val="6140442E"/>
    <w:lvl w:ilvl="0" w:tplc="E5965B06">
      <w:start w:val="4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>
    <w:nsid w:val="40FD7718"/>
    <w:multiLevelType w:val="hybridMultilevel"/>
    <w:tmpl w:val="C136B388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47BD6E08"/>
    <w:multiLevelType w:val="hybridMultilevel"/>
    <w:tmpl w:val="1F80E25C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48FD437B"/>
    <w:multiLevelType w:val="multilevel"/>
    <w:tmpl w:val="285C9B8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8">
    <w:nsid w:val="4B7F794D"/>
    <w:multiLevelType w:val="hybridMultilevel"/>
    <w:tmpl w:val="3214849E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4D4462FC"/>
    <w:multiLevelType w:val="hybridMultilevel"/>
    <w:tmpl w:val="454A795E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539C477F"/>
    <w:multiLevelType w:val="multilevel"/>
    <w:tmpl w:val="E5D0E55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i w:val="0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31">
    <w:nsid w:val="5ABB119A"/>
    <w:multiLevelType w:val="multilevel"/>
    <w:tmpl w:val="FE7A1248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i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i w:val="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2">
    <w:nsid w:val="5AD27D27"/>
    <w:multiLevelType w:val="hybridMultilevel"/>
    <w:tmpl w:val="D078320A"/>
    <w:lvl w:ilvl="0" w:tplc="93A24D1E">
      <w:start w:val="1"/>
      <w:numFmt w:val="lowerLetter"/>
      <w:lvlText w:val="%1."/>
      <w:lvlJc w:val="left"/>
      <w:pPr>
        <w:ind w:left="150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26" w:hanging="360"/>
      </w:pPr>
    </w:lvl>
    <w:lvl w:ilvl="2" w:tplc="0421001B" w:tentative="1">
      <w:start w:val="1"/>
      <w:numFmt w:val="lowerRoman"/>
      <w:lvlText w:val="%3."/>
      <w:lvlJc w:val="right"/>
      <w:pPr>
        <w:ind w:left="2946" w:hanging="180"/>
      </w:pPr>
    </w:lvl>
    <w:lvl w:ilvl="3" w:tplc="0421000F" w:tentative="1">
      <w:start w:val="1"/>
      <w:numFmt w:val="decimal"/>
      <w:lvlText w:val="%4."/>
      <w:lvlJc w:val="left"/>
      <w:pPr>
        <w:ind w:left="3666" w:hanging="360"/>
      </w:pPr>
    </w:lvl>
    <w:lvl w:ilvl="4" w:tplc="04210019" w:tentative="1">
      <w:start w:val="1"/>
      <w:numFmt w:val="lowerLetter"/>
      <w:lvlText w:val="%5."/>
      <w:lvlJc w:val="left"/>
      <w:pPr>
        <w:ind w:left="4386" w:hanging="360"/>
      </w:pPr>
    </w:lvl>
    <w:lvl w:ilvl="5" w:tplc="0421001B" w:tentative="1">
      <w:start w:val="1"/>
      <w:numFmt w:val="lowerRoman"/>
      <w:lvlText w:val="%6."/>
      <w:lvlJc w:val="right"/>
      <w:pPr>
        <w:ind w:left="5106" w:hanging="180"/>
      </w:pPr>
    </w:lvl>
    <w:lvl w:ilvl="6" w:tplc="0421000F" w:tentative="1">
      <w:start w:val="1"/>
      <w:numFmt w:val="decimal"/>
      <w:lvlText w:val="%7."/>
      <w:lvlJc w:val="left"/>
      <w:pPr>
        <w:ind w:left="5826" w:hanging="360"/>
      </w:pPr>
    </w:lvl>
    <w:lvl w:ilvl="7" w:tplc="04210019" w:tentative="1">
      <w:start w:val="1"/>
      <w:numFmt w:val="lowerLetter"/>
      <w:lvlText w:val="%8."/>
      <w:lvlJc w:val="left"/>
      <w:pPr>
        <w:ind w:left="6546" w:hanging="360"/>
      </w:pPr>
    </w:lvl>
    <w:lvl w:ilvl="8" w:tplc="0421001B" w:tentative="1">
      <w:start w:val="1"/>
      <w:numFmt w:val="lowerRoman"/>
      <w:lvlText w:val="%9."/>
      <w:lvlJc w:val="right"/>
      <w:pPr>
        <w:ind w:left="7266" w:hanging="180"/>
      </w:pPr>
    </w:lvl>
  </w:abstractNum>
  <w:abstractNum w:abstractNumId="33">
    <w:nsid w:val="5AF37304"/>
    <w:multiLevelType w:val="multilevel"/>
    <w:tmpl w:val="71228446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  <w:b/>
      </w:rPr>
    </w:lvl>
    <w:lvl w:ilvl="1">
      <w:start w:val="2"/>
      <w:numFmt w:val="decimal"/>
      <w:lvlText w:val="%1.%2"/>
      <w:lvlJc w:val="left"/>
      <w:pPr>
        <w:ind w:left="108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  <w:b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  <w:b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  <w:b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  <w:b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  <w:b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  <w:b/>
      </w:rPr>
    </w:lvl>
  </w:abstractNum>
  <w:abstractNum w:abstractNumId="34">
    <w:nsid w:val="5BEA5E1B"/>
    <w:multiLevelType w:val="hybridMultilevel"/>
    <w:tmpl w:val="DBCE2EA0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5DEA3251"/>
    <w:multiLevelType w:val="multilevel"/>
    <w:tmpl w:val="338E4E6C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36">
    <w:nsid w:val="5E262676"/>
    <w:multiLevelType w:val="hybridMultilevel"/>
    <w:tmpl w:val="232213FA"/>
    <w:lvl w:ilvl="0" w:tplc="B3EE5BBE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7">
    <w:nsid w:val="637F53DF"/>
    <w:multiLevelType w:val="hybridMultilevel"/>
    <w:tmpl w:val="2334ECBA"/>
    <w:lvl w:ilvl="0" w:tplc="5442D984">
      <w:start w:val="1"/>
      <w:numFmt w:val="lowerLetter"/>
      <w:lvlText w:val="%1."/>
      <w:lvlJc w:val="left"/>
      <w:pPr>
        <w:ind w:left="10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760" w:hanging="360"/>
      </w:pPr>
    </w:lvl>
    <w:lvl w:ilvl="2" w:tplc="0421001B" w:tentative="1">
      <w:start w:val="1"/>
      <w:numFmt w:val="lowerRoman"/>
      <w:lvlText w:val="%3."/>
      <w:lvlJc w:val="right"/>
      <w:pPr>
        <w:ind w:left="2480" w:hanging="180"/>
      </w:pPr>
    </w:lvl>
    <w:lvl w:ilvl="3" w:tplc="0421000F" w:tentative="1">
      <w:start w:val="1"/>
      <w:numFmt w:val="decimal"/>
      <w:lvlText w:val="%4."/>
      <w:lvlJc w:val="left"/>
      <w:pPr>
        <w:ind w:left="3200" w:hanging="360"/>
      </w:pPr>
    </w:lvl>
    <w:lvl w:ilvl="4" w:tplc="04210019" w:tentative="1">
      <w:start w:val="1"/>
      <w:numFmt w:val="lowerLetter"/>
      <w:lvlText w:val="%5."/>
      <w:lvlJc w:val="left"/>
      <w:pPr>
        <w:ind w:left="3920" w:hanging="360"/>
      </w:pPr>
    </w:lvl>
    <w:lvl w:ilvl="5" w:tplc="0421001B" w:tentative="1">
      <w:start w:val="1"/>
      <w:numFmt w:val="lowerRoman"/>
      <w:lvlText w:val="%6."/>
      <w:lvlJc w:val="right"/>
      <w:pPr>
        <w:ind w:left="4640" w:hanging="180"/>
      </w:pPr>
    </w:lvl>
    <w:lvl w:ilvl="6" w:tplc="0421000F" w:tentative="1">
      <w:start w:val="1"/>
      <w:numFmt w:val="decimal"/>
      <w:lvlText w:val="%7."/>
      <w:lvlJc w:val="left"/>
      <w:pPr>
        <w:ind w:left="5360" w:hanging="360"/>
      </w:pPr>
    </w:lvl>
    <w:lvl w:ilvl="7" w:tplc="04210019" w:tentative="1">
      <w:start w:val="1"/>
      <w:numFmt w:val="lowerLetter"/>
      <w:lvlText w:val="%8."/>
      <w:lvlJc w:val="left"/>
      <w:pPr>
        <w:ind w:left="6080" w:hanging="360"/>
      </w:pPr>
    </w:lvl>
    <w:lvl w:ilvl="8" w:tplc="0421001B" w:tentative="1">
      <w:start w:val="1"/>
      <w:numFmt w:val="lowerRoman"/>
      <w:lvlText w:val="%9."/>
      <w:lvlJc w:val="right"/>
      <w:pPr>
        <w:ind w:left="6800" w:hanging="180"/>
      </w:pPr>
    </w:lvl>
  </w:abstractNum>
  <w:abstractNum w:abstractNumId="38">
    <w:nsid w:val="647472F3"/>
    <w:multiLevelType w:val="hybridMultilevel"/>
    <w:tmpl w:val="573616B4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>
    <w:nsid w:val="64EE395B"/>
    <w:multiLevelType w:val="multilevel"/>
    <w:tmpl w:val="45EAA674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40">
    <w:nsid w:val="6A3F36F4"/>
    <w:multiLevelType w:val="hybridMultilevel"/>
    <w:tmpl w:val="A74A2AD4"/>
    <w:lvl w:ilvl="0" w:tplc="C1CC5008">
      <w:start w:val="1"/>
      <w:numFmt w:val="decimal"/>
      <w:lvlText w:val="%1."/>
      <w:lvlJc w:val="left"/>
      <w:pPr>
        <w:ind w:left="10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760" w:hanging="360"/>
      </w:pPr>
    </w:lvl>
    <w:lvl w:ilvl="2" w:tplc="0421001B" w:tentative="1">
      <w:start w:val="1"/>
      <w:numFmt w:val="lowerRoman"/>
      <w:lvlText w:val="%3."/>
      <w:lvlJc w:val="right"/>
      <w:pPr>
        <w:ind w:left="2480" w:hanging="180"/>
      </w:pPr>
    </w:lvl>
    <w:lvl w:ilvl="3" w:tplc="0421000F" w:tentative="1">
      <w:start w:val="1"/>
      <w:numFmt w:val="decimal"/>
      <w:lvlText w:val="%4."/>
      <w:lvlJc w:val="left"/>
      <w:pPr>
        <w:ind w:left="3200" w:hanging="360"/>
      </w:pPr>
    </w:lvl>
    <w:lvl w:ilvl="4" w:tplc="04210019" w:tentative="1">
      <w:start w:val="1"/>
      <w:numFmt w:val="lowerLetter"/>
      <w:lvlText w:val="%5."/>
      <w:lvlJc w:val="left"/>
      <w:pPr>
        <w:ind w:left="3920" w:hanging="360"/>
      </w:pPr>
    </w:lvl>
    <w:lvl w:ilvl="5" w:tplc="0421001B" w:tentative="1">
      <w:start w:val="1"/>
      <w:numFmt w:val="lowerRoman"/>
      <w:lvlText w:val="%6."/>
      <w:lvlJc w:val="right"/>
      <w:pPr>
        <w:ind w:left="4640" w:hanging="180"/>
      </w:pPr>
    </w:lvl>
    <w:lvl w:ilvl="6" w:tplc="0421000F" w:tentative="1">
      <w:start w:val="1"/>
      <w:numFmt w:val="decimal"/>
      <w:lvlText w:val="%7."/>
      <w:lvlJc w:val="left"/>
      <w:pPr>
        <w:ind w:left="5360" w:hanging="360"/>
      </w:pPr>
    </w:lvl>
    <w:lvl w:ilvl="7" w:tplc="04210019" w:tentative="1">
      <w:start w:val="1"/>
      <w:numFmt w:val="lowerLetter"/>
      <w:lvlText w:val="%8."/>
      <w:lvlJc w:val="left"/>
      <w:pPr>
        <w:ind w:left="6080" w:hanging="360"/>
      </w:pPr>
    </w:lvl>
    <w:lvl w:ilvl="8" w:tplc="0421001B" w:tentative="1">
      <w:start w:val="1"/>
      <w:numFmt w:val="lowerRoman"/>
      <w:lvlText w:val="%9."/>
      <w:lvlJc w:val="right"/>
      <w:pPr>
        <w:ind w:left="6800" w:hanging="180"/>
      </w:pPr>
    </w:lvl>
  </w:abstractNum>
  <w:abstractNum w:abstractNumId="41">
    <w:nsid w:val="6E3D7745"/>
    <w:multiLevelType w:val="hybridMultilevel"/>
    <w:tmpl w:val="5D642C98"/>
    <w:lvl w:ilvl="0" w:tplc="E6BAED42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2B5E0226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2">
    <w:nsid w:val="6E730BCF"/>
    <w:multiLevelType w:val="hybridMultilevel"/>
    <w:tmpl w:val="53C07466"/>
    <w:lvl w:ilvl="0" w:tplc="E9B43090">
      <w:start w:val="1"/>
      <w:numFmt w:val="lowerLetter"/>
      <w:lvlText w:val="%1."/>
      <w:lvlJc w:val="left"/>
      <w:pPr>
        <w:ind w:left="150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26" w:hanging="360"/>
      </w:pPr>
    </w:lvl>
    <w:lvl w:ilvl="2" w:tplc="0421001B" w:tentative="1">
      <w:start w:val="1"/>
      <w:numFmt w:val="lowerRoman"/>
      <w:lvlText w:val="%3."/>
      <w:lvlJc w:val="right"/>
      <w:pPr>
        <w:ind w:left="2946" w:hanging="180"/>
      </w:pPr>
    </w:lvl>
    <w:lvl w:ilvl="3" w:tplc="0421000F" w:tentative="1">
      <w:start w:val="1"/>
      <w:numFmt w:val="decimal"/>
      <w:lvlText w:val="%4."/>
      <w:lvlJc w:val="left"/>
      <w:pPr>
        <w:ind w:left="3666" w:hanging="360"/>
      </w:pPr>
    </w:lvl>
    <w:lvl w:ilvl="4" w:tplc="04210019" w:tentative="1">
      <w:start w:val="1"/>
      <w:numFmt w:val="lowerLetter"/>
      <w:lvlText w:val="%5."/>
      <w:lvlJc w:val="left"/>
      <w:pPr>
        <w:ind w:left="4386" w:hanging="360"/>
      </w:pPr>
    </w:lvl>
    <w:lvl w:ilvl="5" w:tplc="0421001B" w:tentative="1">
      <w:start w:val="1"/>
      <w:numFmt w:val="lowerRoman"/>
      <w:lvlText w:val="%6."/>
      <w:lvlJc w:val="right"/>
      <w:pPr>
        <w:ind w:left="5106" w:hanging="180"/>
      </w:pPr>
    </w:lvl>
    <w:lvl w:ilvl="6" w:tplc="0421000F" w:tentative="1">
      <w:start w:val="1"/>
      <w:numFmt w:val="decimal"/>
      <w:lvlText w:val="%7."/>
      <w:lvlJc w:val="left"/>
      <w:pPr>
        <w:ind w:left="5826" w:hanging="360"/>
      </w:pPr>
    </w:lvl>
    <w:lvl w:ilvl="7" w:tplc="04210019" w:tentative="1">
      <w:start w:val="1"/>
      <w:numFmt w:val="lowerLetter"/>
      <w:lvlText w:val="%8."/>
      <w:lvlJc w:val="left"/>
      <w:pPr>
        <w:ind w:left="6546" w:hanging="360"/>
      </w:pPr>
    </w:lvl>
    <w:lvl w:ilvl="8" w:tplc="0421001B" w:tentative="1">
      <w:start w:val="1"/>
      <w:numFmt w:val="lowerRoman"/>
      <w:lvlText w:val="%9."/>
      <w:lvlJc w:val="right"/>
      <w:pPr>
        <w:ind w:left="7266" w:hanging="180"/>
      </w:pPr>
    </w:lvl>
  </w:abstractNum>
  <w:abstractNum w:abstractNumId="43">
    <w:nsid w:val="6E755B39"/>
    <w:multiLevelType w:val="multilevel"/>
    <w:tmpl w:val="B4DCD2E0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  <w:b w:val="0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 w:val="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 w:val="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 w:val="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 w:val="0"/>
      </w:rPr>
    </w:lvl>
  </w:abstractNum>
  <w:abstractNum w:abstractNumId="44">
    <w:nsid w:val="713976A7"/>
    <w:multiLevelType w:val="hybridMultilevel"/>
    <w:tmpl w:val="D1984966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5">
    <w:nsid w:val="71B02C60"/>
    <w:multiLevelType w:val="hybridMultilevel"/>
    <w:tmpl w:val="61905694"/>
    <w:lvl w:ilvl="0" w:tplc="0421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6">
    <w:nsid w:val="75B565D2"/>
    <w:multiLevelType w:val="multilevel"/>
    <w:tmpl w:val="EBCEBCFE"/>
    <w:lvl w:ilvl="0">
      <w:start w:val="4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66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2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9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7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240" w:hanging="1800"/>
      </w:pPr>
      <w:rPr>
        <w:rFonts w:hint="default"/>
      </w:rPr>
    </w:lvl>
  </w:abstractNum>
  <w:abstractNum w:abstractNumId="47">
    <w:nsid w:val="779436B3"/>
    <w:multiLevelType w:val="multilevel"/>
    <w:tmpl w:val="4724B236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8">
    <w:nsid w:val="7AA42B84"/>
    <w:multiLevelType w:val="multilevel"/>
    <w:tmpl w:val="0B68EB1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vertAlign w:val="baseline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9">
    <w:nsid w:val="7B03767A"/>
    <w:multiLevelType w:val="hybridMultilevel"/>
    <w:tmpl w:val="B02E7C72"/>
    <w:lvl w:ilvl="0" w:tplc="B4406BD2">
      <w:start w:val="1"/>
      <w:numFmt w:val="lowerLetter"/>
      <w:lvlText w:val="%1."/>
      <w:lvlJc w:val="left"/>
      <w:pPr>
        <w:ind w:left="150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26" w:hanging="360"/>
      </w:pPr>
    </w:lvl>
    <w:lvl w:ilvl="2" w:tplc="0421001B" w:tentative="1">
      <w:start w:val="1"/>
      <w:numFmt w:val="lowerRoman"/>
      <w:lvlText w:val="%3."/>
      <w:lvlJc w:val="right"/>
      <w:pPr>
        <w:ind w:left="2946" w:hanging="180"/>
      </w:pPr>
    </w:lvl>
    <w:lvl w:ilvl="3" w:tplc="0421000F" w:tentative="1">
      <w:start w:val="1"/>
      <w:numFmt w:val="decimal"/>
      <w:lvlText w:val="%4."/>
      <w:lvlJc w:val="left"/>
      <w:pPr>
        <w:ind w:left="3666" w:hanging="360"/>
      </w:pPr>
    </w:lvl>
    <w:lvl w:ilvl="4" w:tplc="04210019" w:tentative="1">
      <w:start w:val="1"/>
      <w:numFmt w:val="lowerLetter"/>
      <w:lvlText w:val="%5."/>
      <w:lvlJc w:val="left"/>
      <w:pPr>
        <w:ind w:left="4386" w:hanging="360"/>
      </w:pPr>
    </w:lvl>
    <w:lvl w:ilvl="5" w:tplc="0421001B" w:tentative="1">
      <w:start w:val="1"/>
      <w:numFmt w:val="lowerRoman"/>
      <w:lvlText w:val="%6."/>
      <w:lvlJc w:val="right"/>
      <w:pPr>
        <w:ind w:left="5106" w:hanging="180"/>
      </w:pPr>
    </w:lvl>
    <w:lvl w:ilvl="6" w:tplc="0421000F" w:tentative="1">
      <w:start w:val="1"/>
      <w:numFmt w:val="decimal"/>
      <w:lvlText w:val="%7."/>
      <w:lvlJc w:val="left"/>
      <w:pPr>
        <w:ind w:left="5826" w:hanging="360"/>
      </w:pPr>
    </w:lvl>
    <w:lvl w:ilvl="7" w:tplc="04210019" w:tentative="1">
      <w:start w:val="1"/>
      <w:numFmt w:val="lowerLetter"/>
      <w:lvlText w:val="%8."/>
      <w:lvlJc w:val="left"/>
      <w:pPr>
        <w:ind w:left="6546" w:hanging="360"/>
      </w:pPr>
    </w:lvl>
    <w:lvl w:ilvl="8" w:tplc="0421001B" w:tentative="1">
      <w:start w:val="1"/>
      <w:numFmt w:val="lowerRoman"/>
      <w:lvlText w:val="%9."/>
      <w:lvlJc w:val="right"/>
      <w:pPr>
        <w:ind w:left="7266" w:hanging="180"/>
      </w:pPr>
    </w:lvl>
  </w:abstractNum>
  <w:num w:numId="1">
    <w:abstractNumId w:val="11"/>
  </w:num>
  <w:num w:numId="2">
    <w:abstractNumId w:val="7"/>
  </w:num>
  <w:num w:numId="3">
    <w:abstractNumId w:val="15"/>
  </w:num>
  <w:num w:numId="4">
    <w:abstractNumId w:val="20"/>
  </w:num>
  <w:num w:numId="5">
    <w:abstractNumId w:val="0"/>
  </w:num>
  <w:num w:numId="6">
    <w:abstractNumId w:val="31"/>
  </w:num>
  <w:num w:numId="7">
    <w:abstractNumId w:val="39"/>
  </w:num>
  <w:num w:numId="8">
    <w:abstractNumId w:val="10"/>
  </w:num>
  <w:num w:numId="9">
    <w:abstractNumId w:val="2"/>
  </w:num>
  <w:num w:numId="10">
    <w:abstractNumId w:val="13"/>
  </w:num>
  <w:num w:numId="11">
    <w:abstractNumId w:val="25"/>
  </w:num>
  <w:num w:numId="12">
    <w:abstractNumId w:val="27"/>
  </w:num>
  <w:num w:numId="13">
    <w:abstractNumId w:val="1"/>
  </w:num>
  <w:num w:numId="14">
    <w:abstractNumId w:val="6"/>
  </w:num>
  <w:num w:numId="15">
    <w:abstractNumId w:val="30"/>
  </w:num>
  <w:num w:numId="16">
    <w:abstractNumId w:val="49"/>
  </w:num>
  <w:num w:numId="17">
    <w:abstractNumId w:val="37"/>
  </w:num>
  <w:num w:numId="18">
    <w:abstractNumId w:val="19"/>
  </w:num>
  <w:num w:numId="19">
    <w:abstractNumId w:val="14"/>
  </w:num>
  <w:num w:numId="20">
    <w:abstractNumId w:val="32"/>
  </w:num>
  <w:num w:numId="21">
    <w:abstractNumId w:val="42"/>
  </w:num>
  <w:num w:numId="22">
    <w:abstractNumId w:val="44"/>
  </w:num>
  <w:num w:numId="23">
    <w:abstractNumId w:val="38"/>
  </w:num>
  <w:num w:numId="24">
    <w:abstractNumId w:val="21"/>
  </w:num>
  <w:num w:numId="25">
    <w:abstractNumId w:val="12"/>
  </w:num>
  <w:num w:numId="26">
    <w:abstractNumId w:val="3"/>
  </w:num>
  <w:num w:numId="27">
    <w:abstractNumId w:val="23"/>
  </w:num>
  <w:num w:numId="28">
    <w:abstractNumId w:val="16"/>
  </w:num>
  <w:num w:numId="29">
    <w:abstractNumId w:val="45"/>
  </w:num>
  <w:num w:numId="30">
    <w:abstractNumId w:val="5"/>
  </w:num>
  <w:num w:numId="31">
    <w:abstractNumId w:val="8"/>
  </w:num>
  <w:num w:numId="32">
    <w:abstractNumId w:val="40"/>
  </w:num>
  <w:num w:numId="33">
    <w:abstractNumId w:val="41"/>
  </w:num>
  <w:num w:numId="34">
    <w:abstractNumId w:val="48"/>
  </w:num>
  <w:num w:numId="35">
    <w:abstractNumId w:val="36"/>
  </w:num>
  <w:num w:numId="36">
    <w:abstractNumId w:val="18"/>
  </w:num>
  <w:num w:numId="37">
    <w:abstractNumId w:val="22"/>
  </w:num>
  <w:num w:numId="38">
    <w:abstractNumId w:val="9"/>
  </w:num>
  <w:num w:numId="39">
    <w:abstractNumId w:val="17"/>
  </w:num>
  <w:num w:numId="40">
    <w:abstractNumId w:val="4"/>
  </w:num>
  <w:num w:numId="41">
    <w:abstractNumId w:val="33"/>
  </w:num>
  <w:num w:numId="42">
    <w:abstractNumId w:val="47"/>
  </w:num>
  <w:num w:numId="43">
    <w:abstractNumId w:val="43"/>
  </w:num>
  <w:num w:numId="44">
    <w:abstractNumId w:val="29"/>
  </w:num>
  <w:num w:numId="45">
    <w:abstractNumId w:val="26"/>
  </w:num>
  <w:num w:numId="46">
    <w:abstractNumId w:val="28"/>
  </w:num>
  <w:num w:numId="47">
    <w:abstractNumId w:val="24"/>
  </w:num>
  <w:num w:numId="48">
    <w:abstractNumId w:val="34"/>
  </w:num>
  <w:num w:numId="49">
    <w:abstractNumId w:val="35"/>
  </w:num>
  <w:num w:numId="50">
    <w:abstractNumId w:val="4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70"/>
  <w:hideSpellingErrors/>
  <w:defaultTabStop w:val="68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04594"/>
    <w:rsid w:val="000177CF"/>
    <w:rsid w:val="00020B2E"/>
    <w:rsid w:val="000212CB"/>
    <w:rsid w:val="00022178"/>
    <w:rsid w:val="00027F11"/>
    <w:rsid w:val="00031312"/>
    <w:rsid w:val="00053C28"/>
    <w:rsid w:val="00064F9C"/>
    <w:rsid w:val="00072D93"/>
    <w:rsid w:val="0007301F"/>
    <w:rsid w:val="00093F07"/>
    <w:rsid w:val="000A01DB"/>
    <w:rsid w:val="000A1120"/>
    <w:rsid w:val="000A6FC9"/>
    <w:rsid w:val="000B012E"/>
    <w:rsid w:val="000C230A"/>
    <w:rsid w:val="000D0FF6"/>
    <w:rsid w:val="000D5091"/>
    <w:rsid w:val="000D63D2"/>
    <w:rsid w:val="000D7A03"/>
    <w:rsid w:val="000E0394"/>
    <w:rsid w:val="000E6C1C"/>
    <w:rsid w:val="000F5BEF"/>
    <w:rsid w:val="00111675"/>
    <w:rsid w:val="00112D98"/>
    <w:rsid w:val="001156C4"/>
    <w:rsid w:val="0012483B"/>
    <w:rsid w:val="0012660F"/>
    <w:rsid w:val="00127EB6"/>
    <w:rsid w:val="001343E5"/>
    <w:rsid w:val="00155421"/>
    <w:rsid w:val="001569B0"/>
    <w:rsid w:val="00160939"/>
    <w:rsid w:val="001654B4"/>
    <w:rsid w:val="00175104"/>
    <w:rsid w:val="00190FB7"/>
    <w:rsid w:val="001914FD"/>
    <w:rsid w:val="001A5D17"/>
    <w:rsid w:val="001B390D"/>
    <w:rsid w:val="001C26E0"/>
    <w:rsid w:val="001D5E1C"/>
    <w:rsid w:val="001E1B0A"/>
    <w:rsid w:val="001F6065"/>
    <w:rsid w:val="00201244"/>
    <w:rsid w:val="00215C56"/>
    <w:rsid w:val="00241A22"/>
    <w:rsid w:val="0024635B"/>
    <w:rsid w:val="002517D1"/>
    <w:rsid w:val="002658D1"/>
    <w:rsid w:val="00275D90"/>
    <w:rsid w:val="0029134F"/>
    <w:rsid w:val="002A7E67"/>
    <w:rsid w:val="002B01ED"/>
    <w:rsid w:val="002B060B"/>
    <w:rsid w:val="002B194B"/>
    <w:rsid w:val="002B195F"/>
    <w:rsid w:val="002B2E16"/>
    <w:rsid w:val="002C0A40"/>
    <w:rsid w:val="002C3494"/>
    <w:rsid w:val="002C7378"/>
    <w:rsid w:val="002C7B04"/>
    <w:rsid w:val="002D6D89"/>
    <w:rsid w:val="002F3B73"/>
    <w:rsid w:val="00303F01"/>
    <w:rsid w:val="003040A0"/>
    <w:rsid w:val="003115F0"/>
    <w:rsid w:val="00322684"/>
    <w:rsid w:val="00322D54"/>
    <w:rsid w:val="0033761D"/>
    <w:rsid w:val="003407F4"/>
    <w:rsid w:val="00341A56"/>
    <w:rsid w:val="00342837"/>
    <w:rsid w:val="00356B15"/>
    <w:rsid w:val="00367214"/>
    <w:rsid w:val="0037189A"/>
    <w:rsid w:val="003839C7"/>
    <w:rsid w:val="00385C66"/>
    <w:rsid w:val="003A00E8"/>
    <w:rsid w:val="003A1CC7"/>
    <w:rsid w:val="003A5800"/>
    <w:rsid w:val="003B0619"/>
    <w:rsid w:val="003B6B6D"/>
    <w:rsid w:val="003C5EB6"/>
    <w:rsid w:val="003E2169"/>
    <w:rsid w:val="003E26FA"/>
    <w:rsid w:val="003E6B36"/>
    <w:rsid w:val="003F29FA"/>
    <w:rsid w:val="003F5412"/>
    <w:rsid w:val="0040437A"/>
    <w:rsid w:val="0041699A"/>
    <w:rsid w:val="00425DC9"/>
    <w:rsid w:val="004331B3"/>
    <w:rsid w:val="00434DF5"/>
    <w:rsid w:val="00447946"/>
    <w:rsid w:val="00471181"/>
    <w:rsid w:val="00471E0A"/>
    <w:rsid w:val="004763B3"/>
    <w:rsid w:val="0048170F"/>
    <w:rsid w:val="00495EB2"/>
    <w:rsid w:val="004A1288"/>
    <w:rsid w:val="004C4497"/>
    <w:rsid w:val="004E704C"/>
    <w:rsid w:val="00504D14"/>
    <w:rsid w:val="00504E55"/>
    <w:rsid w:val="00511ABB"/>
    <w:rsid w:val="00525EAF"/>
    <w:rsid w:val="00540251"/>
    <w:rsid w:val="0054087C"/>
    <w:rsid w:val="0054327B"/>
    <w:rsid w:val="00543DA8"/>
    <w:rsid w:val="00552937"/>
    <w:rsid w:val="0055387C"/>
    <w:rsid w:val="00556046"/>
    <w:rsid w:val="00561BA7"/>
    <w:rsid w:val="0057142E"/>
    <w:rsid w:val="00576380"/>
    <w:rsid w:val="00593482"/>
    <w:rsid w:val="005961B4"/>
    <w:rsid w:val="005A1BF5"/>
    <w:rsid w:val="005B17D5"/>
    <w:rsid w:val="005B67A6"/>
    <w:rsid w:val="005C1287"/>
    <w:rsid w:val="005F7769"/>
    <w:rsid w:val="00615744"/>
    <w:rsid w:val="00650EA1"/>
    <w:rsid w:val="006516E6"/>
    <w:rsid w:val="00654B44"/>
    <w:rsid w:val="006562F2"/>
    <w:rsid w:val="006566A5"/>
    <w:rsid w:val="00674886"/>
    <w:rsid w:val="006756FA"/>
    <w:rsid w:val="006A304D"/>
    <w:rsid w:val="006A64F6"/>
    <w:rsid w:val="006B67EB"/>
    <w:rsid w:val="006D4253"/>
    <w:rsid w:val="006D4771"/>
    <w:rsid w:val="006F1797"/>
    <w:rsid w:val="006F5DB9"/>
    <w:rsid w:val="00711892"/>
    <w:rsid w:val="0072229F"/>
    <w:rsid w:val="00723C88"/>
    <w:rsid w:val="00731EBC"/>
    <w:rsid w:val="00735291"/>
    <w:rsid w:val="007474AD"/>
    <w:rsid w:val="007574ED"/>
    <w:rsid w:val="00760C75"/>
    <w:rsid w:val="0076566B"/>
    <w:rsid w:val="00796BDD"/>
    <w:rsid w:val="007A0494"/>
    <w:rsid w:val="007A5B73"/>
    <w:rsid w:val="007C4CE4"/>
    <w:rsid w:val="007E5C9A"/>
    <w:rsid w:val="007F5396"/>
    <w:rsid w:val="008029E6"/>
    <w:rsid w:val="0080362C"/>
    <w:rsid w:val="00822FF3"/>
    <w:rsid w:val="00824A3E"/>
    <w:rsid w:val="00842AF4"/>
    <w:rsid w:val="00846079"/>
    <w:rsid w:val="008461E1"/>
    <w:rsid w:val="008474DE"/>
    <w:rsid w:val="00851728"/>
    <w:rsid w:val="00851D53"/>
    <w:rsid w:val="008528C6"/>
    <w:rsid w:val="008643F6"/>
    <w:rsid w:val="008837FF"/>
    <w:rsid w:val="00890900"/>
    <w:rsid w:val="008A172B"/>
    <w:rsid w:val="008A5212"/>
    <w:rsid w:val="008B29B7"/>
    <w:rsid w:val="008C2B57"/>
    <w:rsid w:val="008C3583"/>
    <w:rsid w:val="008D3D0B"/>
    <w:rsid w:val="00904594"/>
    <w:rsid w:val="0091765C"/>
    <w:rsid w:val="00931093"/>
    <w:rsid w:val="00940AE1"/>
    <w:rsid w:val="00956127"/>
    <w:rsid w:val="00956231"/>
    <w:rsid w:val="0096305E"/>
    <w:rsid w:val="009636E5"/>
    <w:rsid w:val="00967E8E"/>
    <w:rsid w:val="00971C34"/>
    <w:rsid w:val="009907FA"/>
    <w:rsid w:val="009B3F53"/>
    <w:rsid w:val="009C7DDF"/>
    <w:rsid w:val="009E039E"/>
    <w:rsid w:val="009E4681"/>
    <w:rsid w:val="009E6EDF"/>
    <w:rsid w:val="009F50FF"/>
    <w:rsid w:val="009F6C00"/>
    <w:rsid w:val="00A02C9B"/>
    <w:rsid w:val="00A041F0"/>
    <w:rsid w:val="00A04485"/>
    <w:rsid w:val="00A070E7"/>
    <w:rsid w:val="00A27184"/>
    <w:rsid w:val="00A5277D"/>
    <w:rsid w:val="00A70747"/>
    <w:rsid w:val="00A72ABC"/>
    <w:rsid w:val="00A906EA"/>
    <w:rsid w:val="00A93234"/>
    <w:rsid w:val="00A96867"/>
    <w:rsid w:val="00AB146F"/>
    <w:rsid w:val="00AC6F26"/>
    <w:rsid w:val="00AD04BF"/>
    <w:rsid w:val="00AD550F"/>
    <w:rsid w:val="00AF0C1F"/>
    <w:rsid w:val="00AF257D"/>
    <w:rsid w:val="00B04A41"/>
    <w:rsid w:val="00B06810"/>
    <w:rsid w:val="00B14959"/>
    <w:rsid w:val="00B25890"/>
    <w:rsid w:val="00B3208D"/>
    <w:rsid w:val="00B34A72"/>
    <w:rsid w:val="00B456BB"/>
    <w:rsid w:val="00B45722"/>
    <w:rsid w:val="00B514AF"/>
    <w:rsid w:val="00B54270"/>
    <w:rsid w:val="00B71102"/>
    <w:rsid w:val="00B74F09"/>
    <w:rsid w:val="00B81116"/>
    <w:rsid w:val="00B817DD"/>
    <w:rsid w:val="00B91EC5"/>
    <w:rsid w:val="00B95BFD"/>
    <w:rsid w:val="00BB3806"/>
    <w:rsid w:val="00BB6326"/>
    <w:rsid w:val="00BC5129"/>
    <w:rsid w:val="00BE3F98"/>
    <w:rsid w:val="00C06104"/>
    <w:rsid w:val="00C11097"/>
    <w:rsid w:val="00C215A4"/>
    <w:rsid w:val="00C22396"/>
    <w:rsid w:val="00C236CA"/>
    <w:rsid w:val="00C27E9F"/>
    <w:rsid w:val="00C348D5"/>
    <w:rsid w:val="00C45550"/>
    <w:rsid w:val="00C4688A"/>
    <w:rsid w:val="00C52618"/>
    <w:rsid w:val="00C56328"/>
    <w:rsid w:val="00C56C50"/>
    <w:rsid w:val="00C60A7A"/>
    <w:rsid w:val="00C63DF0"/>
    <w:rsid w:val="00C7586D"/>
    <w:rsid w:val="00C95830"/>
    <w:rsid w:val="00CA1B55"/>
    <w:rsid w:val="00CB3A28"/>
    <w:rsid w:val="00CB4B45"/>
    <w:rsid w:val="00CC21F8"/>
    <w:rsid w:val="00CC4BD8"/>
    <w:rsid w:val="00CC5935"/>
    <w:rsid w:val="00CD1158"/>
    <w:rsid w:val="00CD3849"/>
    <w:rsid w:val="00CE3DDA"/>
    <w:rsid w:val="00CF5B79"/>
    <w:rsid w:val="00D00FE8"/>
    <w:rsid w:val="00D0420B"/>
    <w:rsid w:val="00D1738A"/>
    <w:rsid w:val="00D25615"/>
    <w:rsid w:val="00D34E74"/>
    <w:rsid w:val="00D353E6"/>
    <w:rsid w:val="00D364E7"/>
    <w:rsid w:val="00D40B4D"/>
    <w:rsid w:val="00D47C8E"/>
    <w:rsid w:val="00D51E76"/>
    <w:rsid w:val="00D552D1"/>
    <w:rsid w:val="00D555C9"/>
    <w:rsid w:val="00D64467"/>
    <w:rsid w:val="00D7153F"/>
    <w:rsid w:val="00D72AA5"/>
    <w:rsid w:val="00D73B58"/>
    <w:rsid w:val="00D76047"/>
    <w:rsid w:val="00D81F4E"/>
    <w:rsid w:val="00DB0011"/>
    <w:rsid w:val="00DB1484"/>
    <w:rsid w:val="00DB30D0"/>
    <w:rsid w:val="00DC0CC5"/>
    <w:rsid w:val="00DC338D"/>
    <w:rsid w:val="00DC60EA"/>
    <w:rsid w:val="00DF4E73"/>
    <w:rsid w:val="00E0549D"/>
    <w:rsid w:val="00E05677"/>
    <w:rsid w:val="00E10659"/>
    <w:rsid w:val="00E1432D"/>
    <w:rsid w:val="00E149FF"/>
    <w:rsid w:val="00E218D0"/>
    <w:rsid w:val="00E312F7"/>
    <w:rsid w:val="00E36511"/>
    <w:rsid w:val="00E50C87"/>
    <w:rsid w:val="00E51854"/>
    <w:rsid w:val="00E5355E"/>
    <w:rsid w:val="00E550EE"/>
    <w:rsid w:val="00E73DD4"/>
    <w:rsid w:val="00E77051"/>
    <w:rsid w:val="00E82828"/>
    <w:rsid w:val="00E854A7"/>
    <w:rsid w:val="00E87EA6"/>
    <w:rsid w:val="00E97EB9"/>
    <w:rsid w:val="00EA64FC"/>
    <w:rsid w:val="00ED206D"/>
    <w:rsid w:val="00ED46C1"/>
    <w:rsid w:val="00EE1276"/>
    <w:rsid w:val="00EF2536"/>
    <w:rsid w:val="00EF5FAF"/>
    <w:rsid w:val="00F01050"/>
    <w:rsid w:val="00F0673F"/>
    <w:rsid w:val="00F17DDB"/>
    <w:rsid w:val="00F27CA5"/>
    <w:rsid w:val="00F306EA"/>
    <w:rsid w:val="00F41C0C"/>
    <w:rsid w:val="00F563F0"/>
    <w:rsid w:val="00F6066A"/>
    <w:rsid w:val="00F61662"/>
    <w:rsid w:val="00F72512"/>
    <w:rsid w:val="00F92DDA"/>
    <w:rsid w:val="00FB119B"/>
    <w:rsid w:val="00FE4B08"/>
    <w:rsid w:val="00FF5D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B17D5"/>
    <w:pPr>
      <w:spacing w:line="720" w:lineRule="auto"/>
      <w:jc w:val="center"/>
      <w:outlineLvl w:val="0"/>
    </w:pPr>
    <w:rPr>
      <w:rFonts w:ascii="Times New Roman" w:hAnsi="Times New Roman" w:cs="Times New Roman"/>
      <w:b/>
      <w:sz w:val="24"/>
      <w:szCs w:val="24"/>
    </w:rPr>
  </w:style>
  <w:style w:type="paragraph" w:styleId="Heading2">
    <w:name w:val="heading 2"/>
    <w:basedOn w:val="ListParagraph"/>
    <w:next w:val="Normal"/>
    <w:link w:val="Heading2Char"/>
    <w:uiPriority w:val="9"/>
    <w:unhideWhenUsed/>
    <w:qFormat/>
    <w:rsid w:val="005B17D5"/>
    <w:pPr>
      <w:numPr>
        <w:ilvl w:val="1"/>
        <w:numId w:val="1"/>
      </w:numPr>
      <w:spacing w:after="0" w:line="480" w:lineRule="auto"/>
      <w:ind w:left="357" w:hanging="357"/>
      <w:outlineLvl w:val="1"/>
    </w:pPr>
    <w:rPr>
      <w:rFonts w:ascii="Times New Roman" w:hAnsi="Times New Roman" w:cs="Times New Roman"/>
      <w:b/>
      <w:sz w:val="24"/>
      <w:szCs w:val="24"/>
    </w:rPr>
  </w:style>
  <w:style w:type="paragraph" w:styleId="Heading3">
    <w:name w:val="heading 3"/>
    <w:basedOn w:val="ListParagraph"/>
    <w:next w:val="Normal"/>
    <w:link w:val="Heading3Char"/>
    <w:uiPriority w:val="9"/>
    <w:unhideWhenUsed/>
    <w:qFormat/>
    <w:rsid w:val="002C7B04"/>
    <w:pPr>
      <w:numPr>
        <w:ilvl w:val="2"/>
        <w:numId w:val="5"/>
      </w:numPr>
      <w:spacing w:after="0" w:line="480" w:lineRule="auto"/>
      <w:ind w:left="1134" w:hanging="708"/>
      <w:outlineLvl w:val="2"/>
    </w:pPr>
    <w:rPr>
      <w:rFonts w:ascii="Times New Roman" w:hAnsi="Times New Roman" w:cs="Times New Roman"/>
      <w:b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029E6"/>
    <w:pPr>
      <w:ind w:left="720"/>
      <w:contextualSpacing/>
    </w:pPr>
  </w:style>
  <w:style w:type="character" w:styleId="Emphasis">
    <w:name w:val="Emphasis"/>
    <w:basedOn w:val="DefaultParagraphFont"/>
    <w:uiPriority w:val="20"/>
    <w:qFormat/>
    <w:rsid w:val="003E26FA"/>
    <w:rPr>
      <w:i/>
      <w:iCs/>
    </w:rPr>
  </w:style>
  <w:style w:type="table" w:styleId="TableGrid">
    <w:name w:val="Table Grid"/>
    <w:basedOn w:val="TableNormal"/>
    <w:uiPriority w:val="39"/>
    <w:rsid w:val="00E218D0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PlainTable2">
    <w:name w:val="Plain Table 2"/>
    <w:basedOn w:val="TableNormal"/>
    <w:uiPriority w:val="42"/>
    <w:rsid w:val="0033761D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PlaceholderText">
    <w:name w:val="Placeholder Text"/>
    <w:basedOn w:val="DefaultParagraphFont"/>
    <w:uiPriority w:val="99"/>
    <w:semiHidden/>
    <w:rsid w:val="00CF5B79"/>
    <w:rPr>
      <w:color w:val="808080"/>
    </w:rPr>
  </w:style>
  <w:style w:type="character" w:customStyle="1" w:styleId="sw">
    <w:name w:val="sw"/>
    <w:basedOn w:val="DefaultParagraphFont"/>
    <w:rsid w:val="00D7153F"/>
  </w:style>
  <w:style w:type="paragraph" w:styleId="Footer">
    <w:name w:val="footer"/>
    <w:basedOn w:val="Normal"/>
    <w:link w:val="FooterChar"/>
    <w:uiPriority w:val="99"/>
    <w:unhideWhenUsed/>
    <w:rsid w:val="007A5B7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A5B73"/>
  </w:style>
  <w:style w:type="paragraph" w:styleId="Header">
    <w:name w:val="header"/>
    <w:basedOn w:val="Normal"/>
    <w:link w:val="HeaderChar"/>
    <w:uiPriority w:val="99"/>
    <w:unhideWhenUsed/>
    <w:rsid w:val="007A5B7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A5B73"/>
  </w:style>
  <w:style w:type="character" w:customStyle="1" w:styleId="Heading1Char">
    <w:name w:val="Heading 1 Char"/>
    <w:basedOn w:val="DefaultParagraphFont"/>
    <w:link w:val="Heading1"/>
    <w:uiPriority w:val="9"/>
    <w:rsid w:val="005B17D5"/>
    <w:rPr>
      <w:rFonts w:ascii="Times New Roman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5B17D5"/>
    <w:rPr>
      <w:rFonts w:ascii="Times New Roman" w:hAnsi="Times New Roman" w:cs="Times New Roman"/>
      <w:b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2C7B04"/>
    <w:rPr>
      <w:rFonts w:ascii="Times New Roman" w:hAnsi="Times New Roman" w:cs="Times New Roman"/>
      <w:b/>
      <w:sz w:val="24"/>
      <w:szCs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731EBC"/>
    <w:pPr>
      <w:keepNext/>
      <w:keepLines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color w:val="2E74B5" w:themeColor="accent1" w:themeShade="BF"/>
      <w:sz w:val="32"/>
      <w:szCs w:val="3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40437A"/>
    <w:pPr>
      <w:tabs>
        <w:tab w:val="right" w:leader="dot" w:pos="7927"/>
      </w:tabs>
      <w:spacing w:after="100" w:line="480" w:lineRule="auto"/>
    </w:pPr>
    <w:rPr>
      <w:rFonts w:ascii="Times New Roman" w:hAnsi="Times New Roman" w:cs="Times New Roman"/>
      <w:b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731EBC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731EBC"/>
    <w:pPr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731EBC"/>
    <w:rPr>
      <w:color w:val="0563C1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BB6326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BB3806"/>
    <w:pPr>
      <w:tabs>
        <w:tab w:val="left" w:pos="1418"/>
        <w:tab w:val="left" w:leader="dot" w:pos="7371"/>
        <w:tab w:val="left" w:pos="7938"/>
      </w:tabs>
      <w:spacing w:after="0" w:line="360" w:lineRule="auto"/>
    </w:pPr>
    <w:rPr>
      <w:rFonts w:ascii="Times New Roman" w:hAnsi="Times New Roman"/>
      <w:sz w:val="24"/>
    </w:rPr>
  </w:style>
  <w:style w:type="table" w:customStyle="1" w:styleId="TableGrid1">
    <w:name w:val="Table Grid1"/>
    <w:basedOn w:val="TableNormal"/>
    <w:next w:val="TableGrid"/>
    <w:uiPriority w:val="59"/>
    <w:rsid w:val="002C7378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2">
    <w:name w:val="Table Grid2"/>
    <w:basedOn w:val="TableNormal"/>
    <w:next w:val="TableGrid"/>
    <w:uiPriority w:val="59"/>
    <w:rsid w:val="001F606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3F29F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F29FA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B17D5"/>
    <w:pPr>
      <w:spacing w:line="720" w:lineRule="auto"/>
      <w:jc w:val="center"/>
      <w:outlineLvl w:val="0"/>
    </w:pPr>
    <w:rPr>
      <w:rFonts w:ascii="Times New Roman" w:hAnsi="Times New Roman" w:cs="Times New Roman"/>
      <w:b/>
      <w:sz w:val="24"/>
      <w:szCs w:val="24"/>
    </w:rPr>
  </w:style>
  <w:style w:type="paragraph" w:styleId="Heading2">
    <w:name w:val="heading 2"/>
    <w:basedOn w:val="ListParagraph"/>
    <w:next w:val="Normal"/>
    <w:link w:val="Heading2Char"/>
    <w:uiPriority w:val="9"/>
    <w:unhideWhenUsed/>
    <w:qFormat/>
    <w:rsid w:val="005B17D5"/>
    <w:pPr>
      <w:numPr>
        <w:ilvl w:val="1"/>
        <w:numId w:val="1"/>
      </w:numPr>
      <w:spacing w:after="0" w:line="480" w:lineRule="auto"/>
      <w:ind w:left="357" w:hanging="357"/>
      <w:outlineLvl w:val="1"/>
    </w:pPr>
    <w:rPr>
      <w:rFonts w:ascii="Times New Roman" w:hAnsi="Times New Roman" w:cs="Times New Roman"/>
      <w:b/>
      <w:sz w:val="24"/>
      <w:szCs w:val="24"/>
    </w:rPr>
  </w:style>
  <w:style w:type="paragraph" w:styleId="Heading3">
    <w:name w:val="heading 3"/>
    <w:basedOn w:val="ListParagraph"/>
    <w:next w:val="Normal"/>
    <w:link w:val="Heading3Char"/>
    <w:uiPriority w:val="9"/>
    <w:unhideWhenUsed/>
    <w:qFormat/>
    <w:rsid w:val="002C7B04"/>
    <w:pPr>
      <w:numPr>
        <w:ilvl w:val="2"/>
        <w:numId w:val="5"/>
      </w:numPr>
      <w:spacing w:after="0" w:line="480" w:lineRule="auto"/>
      <w:ind w:left="1134" w:hanging="708"/>
      <w:outlineLvl w:val="2"/>
    </w:pPr>
    <w:rPr>
      <w:rFonts w:ascii="Times New Roman" w:hAnsi="Times New Roman" w:cs="Times New Roman"/>
      <w:b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029E6"/>
    <w:pPr>
      <w:ind w:left="720"/>
      <w:contextualSpacing/>
    </w:pPr>
  </w:style>
  <w:style w:type="character" w:styleId="Emphasis">
    <w:name w:val="Emphasis"/>
    <w:basedOn w:val="DefaultParagraphFont"/>
    <w:uiPriority w:val="20"/>
    <w:qFormat/>
    <w:rsid w:val="003E26FA"/>
    <w:rPr>
      <w:i/>
      <w:iCs/>
    </w:rPr>
  </w:style>
  <w:style w:type="table" w:styleId="TableGrid">
    <w:name w:val="Table Grid"/>
    <w:basedOn w:val="TableNormal"/>
    <w:uiPriority w:val="39"/>
    <w:rsid w:val="00E218D0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PlainTable2">
    <w:name w:val="Plain Table 2"/>
    <w:basedOn w:val="TableNormal"/>
    <w:uiPriority w:val="42"/>
    <w:rsid w:val="0033761D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PlaceholderText">
    <w:name w:val="Placeholder Text"/>
    <w:basedOn w:val="DefaultParagraphFont"/>
    <w:uiPriority w:val="99"/>
    <w:semiHidden/>
    <w:rsid w:val="00CF5B79"/>
    <w:rPr>
      <w:color w:val="808080"/>
    </w:rPr>
  </w:style>
  <w:style w:type="character" w:customStyle="1" w:styleId="sw">
    <w:name w:val="sw"/>
    <w:basedOn w:val="DefaultParagraphFont"/>
    <w:rsid w:val="00D7153F"/>
  </w:style>
  <w:style w:type="paragraph" w:styleId="Footer">
    <w:name w:val="footer"/>
    <w:basedOn w:val="Normal"/>
    <w:link w:val="FooterChar"/>
    <w:uiPriority w:val="99"/>
    <w:unhideWhenUsed/>
    <w:rsid w:val="007A5B7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A5B73"/>
  </w:style>
  <w:style w:type="paragraph" w:styleId="Header">
    <w:name w:val="header"/>
    <w:basedOn w:val="Normal"/>
    <w:link w:val="HeaderChar"/>
    <w:uiPriority w:val="99"/>
    <w:unhideWhenUsed/>
    <w:rsid w:val="007A5B7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A5B73"/>
  </w:style>
  <w:style w:type="character" w:customStyle="1" w:styleId="Heading1Char">
    <w:name w:val="Heading 1 Char"/>
    <w:basedOn w:val="DefaultParagraphFont"/>
    <w:link w:val="Heading1"/>
    <w:uiPriority w:val="9"/>
    <w:rsid w:val="005B17D5"/>
    <w:rPr>
      <w:rFonts w:ascii="Times New Roman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5B17D5"/>
    <w:rPr>
      <w:rFonts w:ascii="Times New Roman" w:hAnsi="Times New Roman" w:cs="Times New Roman"/>
      <w:b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2C7B04"/>
    <w:rPr>
      <w:rFonts w:ascii="Times New Roman" w:hAnsi="Times New Roman" w:cs="Times New Roman"/>
      <w:b/>
      <w:sz w:val="24"/>
      <w:szCs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731EBC"/>
    <w:pPr>
      <w:keepNext/>
      <w:keepLines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color w:val="2E74B5" w:themeColor="accent1" w:themeShade="BF"/>
      <w:sz w:val="32"/>
      <w:szCs w:val="3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40437A"/>
    <w:pPr>
      <w:tabs>
        <w:tab w:val="right" w:leader="dot" w:pos="7927"/>
      </w:tabs>
      <w:spacing w:after="100" w:line="480" w:lineRule="auto"/>
    </w:pPr>
    <w:rPr>
      <w:rFonts w:ascii="Times New Roman" w:hAnsi="Times New Roman" w:cs="Times New Roman"/>
      <w:b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731EBC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731EBC"/>
    <w:pPr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731EBC"/>
    <w:rPr>
      <w:color w:val="0563C1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BB6326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BB3806"/>
    <w:pPr>
      <w:tabs>
        <w:tab w:val="left" w:pos="1418"/>
        <w:tab w:val="left" w:leader="dot" w:pos="7371"/>
        <w:tab w:val="left" w:pos="7938"/>
      </w:tabs>
      <w:spacing w:after="0" w:line="360" w:lineRule="auto"/>
    </w:pPr>
    <w:rPr>
      <w:rFonts w:ascii="Times New Roman" w:hAnsi="Times New Roman"/>
      <w:sz w:val="24"/>
    </w:rPr>
  </w:style>
  <w:style w:type="table" w:customStyle="1" w:styleId="TableGrid1">
    <w:name w:val="Table Grid1"/>
    <w:basedOn w:val="TableNormal"/>
    <w:next w:val="TableGrid"/>
    <w:uiPriority w:val="59"/>
    <w:rsid w:val="002C7378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2">
    <w:name w:val="Table Grid2"/>
    <w:basedOn w:val="TableNormal"/>
    <w:next w:val="TableGrid"/>
    <w:uiPriority w:val="59"/>
    <w:rsid w:val="001F606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3F29F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F29FA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0" Type="http://schemas.openxmlformats.org/officeDocument/2006/relationships/hyperlink" Target="http://jurnal.pascaumnaw.ac.id/index.php/JMN/article/view/280" TargetMode="External"/><Relationship Id="rId4" Type="http://schemas.microsoft.com/office/2007/relationships/stylesWithEffects" Target="stylesWithEffects.xml"/><Relationship Id="rId9" Type="http://schemas.openxmlformats.org/officeDocument/2006/relationships/hyperlink" Target="https://www.jonedu.org/index.php/joe/article/view/41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A416EE1-5B40-4592-9404-1D6DB217530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207</Words>
  <Characters>6882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07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MJFCOPY</cp:lastModifiedBy>
  <cp:revision>2</cp:revision>
  <cp:lastPrinted>2023-07-10T02:41:00Z</cp:lastPrinted>
  <dcterms:created xsi:type="dcterms:W3CDTF">2024-02-29T14:19:00Z</dcterms:created>
  <dcterms:modified xsi:type="dcterms:W3CDTF">2024-02-29T14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02dfa34c-fb1b-395f-80f3-3a7cdd66291d</vt:lpwstr>
  </property>
  <property fmtid="{D5CDD505-2E9C-101B-9397-08002B2CF9AE}" pid="24" name="Mendeley Citation Style_1">
    <vt:lpwstr>http://www.zotero.org/styles/apa</vt:lpwstr>
  </property>
</Properties>
</file>